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6893283"/>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03147437" w14:textId="2798DA62" w:rsidR="007F2F3D" w:rsidRPr="007A0DAD" w:rsidRDefault="00CC02D8">
      <w:pPr>
        <w:pStyle w:val="TOC1"/>
        <w:rPr>
          <w:rFonts w:ascii="Times New Roman" w:eastAsiaTheme="minorEastAsia" w:hAnsi="Times New Roman" w:cs="Times New Roman"/>
          <w:noProof/>
          <w:sz w:val="24"/>
          <w:szCs w:val="24"/>
        </w:rPr>
      </w:pPr>
      <w:r w:rsidRPr="007A0DAD">
        <w:rPr>
          <w:rFonts w:ascii="Times New Roman" w:hAnsi="Times New Roman" w:cs="Times New Roman"/>
          <w:sz w:val="24"/>
          <w:szCs w:val="24"/>
        </w:rPr>
        <w:fldChar w:fldCharType="begin"/>
      </w:r>
      <w:r w:rsidRPr="007A0DAD">
        <w:rPr>
          <w:rFonts w:ascii="Times New Roman" w:hAnsi="Times New Roman" w:cs="Times New Roman"/>
          <w:sz w:val="24"/>
          <w:szCs w:val="24"/>
        </w:rPr>
        <w:instrText xml:space="preserve"> TOC \o "1-1" \h \z \t "Sub Judul,2,Sub Judul Bab 2,2,Sub Bab Bab 2,3,Sub Judul Bab 3,2,Sub Bab Bab 3,3" </w:instrText>
      </w:r>
      <w:r w:rsidRPr="007A0DAD">
        <w:rPr>
          <w:rFonts w:ascii="Times New Roman" w:hAnsi="Times New Roman" w:cs="Times New Roman"/>
          <w:sz w:val="24"/>
          <w:szCs w:val="24"/>
        </w:rPr>
        <w:fldChar w:fldCharType="separate"/>
      </w:r>
      <w:hyperlink w:anchor="_Toc76893283" w:history="1">
        <w:r w:rsidR="007F2F3D" w:rsidRPr="007A0DAD">
          <w:rPr>
            <w:rStyle w:val="Hyperlink"/>
            <w:rFonts w:ascii="Times New Roman" w:hAnsi="Times New Roman" w:cs="Times New Roman"/>
            <w:b/>
            <w:bCs/>
            <w:noProof/>
            <w:sz w:val="24"/>
            <w:szCs w:val="24"/>
          </w:rPr>
          <w:t>Daftar Isi</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83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ii</w:t>
        </w:r>
        <w:r w:rsidR="007F2F3D" w:rsidRPr="007A0DAD">
          <w:rPr>
            <w:rFonts w:ascii="Times New Roman" w:hAnsi="Times New Roman" w:cs="Times New Roman"/>
            <w:noProof/>
            <w:webHidden/>
            <w:sz w:val="24"/>
            <w:szCs w:val="24"/>
          </w:rPr>
          <w:fldChar w:fldCharType="end"/>
        </w:r>
      </w:hyperlink>
    </w:p>
    <w:p w14:paraId="42BB1156" w14:textId="7F3F98A5" w:rsidR="007F2F3D" w:rsidRPr="007A0DAD" w:rsidRDefault="00B31DF3">
      <w:pPr>
        <w:pStyle w:val="TOC1"/>
        <w:rPr>
          <w:rFonts w:ascii="Times New Roman" w:eastAsiaTheme="minorEastAsia" w:hAnsi="Times New Roman" w:cs="Times New Roman"/>
          <w:noProof/>
          <w:sz w:val="24"/>
          <w:szCs w:val="24"/>
        </w:rPr>
      </w:pPr>
      <w:hyperlink w:anchor="_Toc76893284" w:history="1">
        <w:r w:rsidR="007F2F3D" w:rsidRPr="007A0DAD">
          <w:rPr>
            <w:rStyle w:val="Hyperlink"/>
            <w:rFonts w:ascii="Times New Roman" w:hAnsi="Times New Roman" w:cs="Times New Roman"/>
            <w:b/>
            <w:bCs/>
            <w:noProof/>
            <w:sz w:val="24"/>
            <w:szCs w:val="24"/>
          </w:rPr>
          <w:t>Daftar Gambar</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84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iv</w:t>
        </w:r>
        <w:r w:rsidR="007F2F3D" w:rsidRPr="007A0DAD">
          <w:rPr>
            <w:rFonts w:ascii="Times New Roman" w:hAnsi="Times New Roman" w:cs="Times New Roman"/>
            <w:noProof/>
            <w:webHidden/>
            <w:sz w:val="24"/>
            <w:szCs w:val="24"/>
          </w:rPr>
          <w:fldChar w:fldCharType="end"/>
        </w:r>
      </w:hyperlink>
    </w:p>
    <w:p w14:paraId="1D94E24B" w14:textId="5380FEAC" w:rsidR="007F2F3D" w:rsidRPr="007A0DAD" w:rsidRDefault="00B31DF3">
      <w:pPr>
        <w:pStyle w:val="TOC1"/>
        <w:rPr>
          <w:rFonts w:ascii="Times New Roman" w:eastAsiaTheme="minorEastAsia" w:hAnsi="Times New Roman" w:cs="Times New Roman"/>
          <w:noProof/>
          <w:sz w:val="24"/>
          <w:szCs w:val="24"/>
        </w:rPr>
      </w:pPr>
      <w:hyperlink w:anchor="_Toc76893285" w:history="1">
        <w:r w:rsidR="007F2F3D" w:rsidRPr="007A0DAD">
          <w:rPr>
            <w:rStyle w:val="Hyperlink"/>
            <w:rFonts w:ascii="Times New Roman" w:hAnsi="Times New Roman" w:cs="Times New Roman"/>
            <w:b/>
            <w:bCs/>
            <w:noProof/>
            <w:sz w:val="24"/>
            <w:szCs w:val="24"/>
          </w:rPr>
          <w:t>Daftar Tabel</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85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vi</w:t>
        </w:r>
        <w:r w:rsidR="007F2F3D" w:rsidRPr="007A0DAD">
          <w:rPr>
            <w:rFonts w:ascii="Times New Roman" w:hAnsi="Times New Roman" w:cs="Times New Roman"/>
            <w:noProof/>
            <w:webHidden/>
            <w:sz w:val="24"/>
            <w:szCs w:val="24"/>
          </w:rPr>
          <w:fldChar w:fldCharType="end"/>
        </w:r>
      </w:hyperlink>
    </w:p>
    <w:p w14:paraId="73BA1DC0" w14:textId="0080FD68" w:rsidR="007F2F3D" w:rsidRPr="007A0DAD" w:rsidRDefault="00B31DF3">
      <w:pPr>
        <w:pStyle w:val="TOC1"/>
        <w:rPr>
          <w:rFonts w:ascii="Times New Roman" w:eastAsiaTheme="minorEastAsia" w:hAnsi="Times New Roman" w:cs="Times New Roman"/>
          <w:noProof/>
          <w:sz w:val="24"/>
          <w:szCs w:val="24"/>
        </w:rPr>
      </w:pPr>
      <w:hyperlink w:anchor="_Toc76893286" w:history="1">
        <w:r w:rsidR="007F2F3D" w:rsidRPr="007A0DAD">
          <w:rPr>
            <w:rStyle w:val="Hyperlink"/>
            <w:rFonts w:ascii="Times New Roman" w:hAnsi="Times New Roman" w:cs="Times New Roman"/>
            <w:b/>
            <w:bCs/>
            <w:noProof/>
            <w:sz w:val="24"/>
            <w:szCs w:val="24"/>
          </w:rPr>
          <w:t>Daftar Persamaan</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86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vii</w:t>
        </w:r>
        <w:r w:rsidR="007F2F3D" w:rsidRPr="007A0DAD">
          <w:rPr>
            <w:rFonts w:ascii="Times New Roman" w:hAnsi="Times New Roman" w:cs="Times New Roman"/>
            <w:noProof/>
            <w:webHidden/>
            <w:sz w:val="24"/>
            <w:szCs w:val="24"/>
          </w:rPr>
          <w:fldChar w:fldCharType="end"/>
        </w:r>
      </w:hyperlink>
    </w:p>
    <w:p w14:paraId="46144C08" w14:textId="0BCCADEF" w:rsidR="007F2F3D" w:rsidRPr="007A0DAD" w:rsidRDefault="00B31DF3">
      <w:pPr>
        <w:pStyle w:val="TOC1"/>
        <w:rPr>
          <w:rFonts w:ascii="Times New Roman" w:eastAsiaTheme="minorEastAsia" w:hAnsi="Times New Roman" w:cs="Times New Roman"/>
          <w:noProof/>
          <w:sz w:val="24"/>
          <w:szCs w:val="24"/>
        </w:rPr>
      </w:pPr>
      <w:hyperlink w:anchor="_Toc76893287" w:history="1">
        <w:r w:rsidR="007F2F3D" w:rsidRPr="007A0DAD">
          <w:rPr>
            <w:rStyle w:val="Hyperlink"/>
            <w:rFonts w:ascii="Times New Roman" w:hAnsi="Times New Roman" w:cs="Times New Roman"/>
            <w:b/>
            <w:bCs/>
            <w:noProof/>
            <w:sz w:val="24"/>
            <w:szCs w:val="24"/>
          </w:rPr>
          <w:t>BAB I PENDAHULUAN</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87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1</w:t>
        </w:r>
        <w:r w:rsidR="007F2F3D" w:rsidRPr="007A0DAD">
          <w:rPr>
            <w:rFonts w:ascii="Times New Roman" w:hAnsi="Times New Roman" w:cs="Times New Roman"/>
            <w:noProof/>
            <w:webHidden/>
            <w:sz w:val="24"/>
            <w:szCs w:val="24"/>
          </w:rPr>
          <w:fldChar w:fldCharType="end"/>
        </w:r>
      </w:hyperlink>
    </w:p>
    <w:p w14:paraId="13B59D5C" w14:textId="250A3EA0" w:rsidR="007F2F3D" w:rsidRPr="007A0DAD" w:rsidRDefault="00B31DF3">
      <w:pPr>
        <w:pStyle w:val="TOC2"/>
        <w:tabs>
          <w:tab w:val="left" w:pos="880"/>
          <w:tab w:val="right" w:leader="dot" w:pos="8777"/>
        </w:tabs>
        <w:rPr>
          <w:rFonts w:ascii="Times New Roman" w:eastAsiaTheme="minorEastAsia" w:hAnsi="Times New Roman" w:cs="Times New Roman"/>
          <w:noProof/>
          <w:sz w:val="24"/>
          <w:szCs w:val="24"/>
        </w:rPr>
      </w:pPr>
      <w:hyperlink w:anchor="_Toc76893288" w:history="1">
        <w:r w:rsidR="007F2F3D" w:rsidRPr="007A0DAD">
          <w:rPr>
            <w:rStyle w:val="Hyperlink"/>
            <w:rFonts w:ascii="Times New Roman" w:hAnsi="Times New Roman" w:cs="Times New Roman"/>
            <w:noProof/>
            <w:sz w:val="24"/>
            <w:szCs w:val="24"/>
          </w:rPr>
          <w:t>1.1.</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Latar Belakang</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88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1</w:t>
        </w:r>
        <w:r w:rsidR="007F2F3D" w:rsidRPr="007A0DAD">
          <w:rPr>
            <w:rFonts w:ascii="Times New Roman" w:hAnsi="Times New Roman" w:cs="Times New Roman"/>
            <w:noProof/>
            <w:webHidden/>
            <w:sz w:val="24"/>
            <w:szCs w:val="24"/>
          </w:rPr>
          <w:fldChar w:fldCharType="end"/>
        </w:r>
      </w:hyperlink>
    </w:p>
    <w:p w14:paraId="39628CB8" w14:textId="524B51B7" w:rsidR="007F2F3D" w:rsidRPr="007A0DAD" w:rsidRDefault="00B31DF3">
      <w:pPr>
        <w:pStyle w:val="TOC2"/>
        <w:tabs>
          <w:tab w:val="left" w:pos="880"/>
          <w:tab w:val="right" w:leader="dot" w:pos="8777"/>
        </w:tabs>
        <w:rPr>
          <w:rFonts w:ascii="Times New Roman" w:eastAsiaTheme="minorEastAsia" w:hAnsi="Times New Roman" w:cs="Times New Roman"/>
          <w:noProof/>
          <w:sz w:val="24"/>
          <w:szCs w:val="24"/>
        </w:rPr>
      </w:pPr>
      <w:hyperlink w:anchor="_Toc76893289" w:history="1">
        <w:r w:rsidR="007F2F3D" w:rsidRPr="007A0DAD">
          <w:rPr>
            <w:rStyle w:val="Hyperlink"/>
            <w:rFonts w:ascii="Times New Roman" w:hAnsi="Times New Roman" w:cs="Times New Roman"/>
            <w:noProof/>
            <w:sz w:val="24"/>
            <w:szCs w:val="24"/>
          </w:rPr>
          <w:t>1.2.</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Rumusan Masalah</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89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3</w:t>
        </w:r>
        <w:r w:rsidR="007F2F3D" w:rsidRPr="007A0DAD">
          <w:rPr>
            <w:rFonts w:ascii="Times New Roman" w:hAnsi="Times New Roman" w:cs="Times New Roman"/>
            <w:noProof/>
            <w:webHidden/>
            <w:sz w:val="24"/>
            <w:szCs w:val="24"/>
          </w:rPr>
          <w:fldChar w:fldCharType="end"/>
        </w:r>
      </w:hyperlink>
    </w:p>
    <w:p w14:paraId="14BD2E76" w14:textId="1DC2B7C9" w:rsidR="007F2F3D" w:rsidRPr="007A0DAD" w:rsidRDefault="00B31DF3">
      <w:pPr>
        <w:pStyle w:val="TOC2"/>
        <w:tabs>
          <w:tab w:val="left" w:pos="880"/>
          <w:tab w:val="right" w:leader="dot" w:pos="8777"/>
        </w:tabs>
        <w:rPr>
          <w:rFonts w:ascii="Times New Roman" w:eastAsiaTheme="minorEastAsia" w:hAnsi="Times New Roman" w:cs="Times New Roman"/>
          <w:noProof/>
          <w:sz w:val="24"/>
          <w:szCs w:val="24"/>
        </w:rPr>
      </w:pPr>
      <w:hyperlink w:anchor="_Toc76893290" w:history="1">
        <w:r w:rsidR="007F2F3D" w:rsidRPr="007A0DAD">
          <w:rPr>
            <w:rStyle w:val="Hyperlink"/>
            <w:rFonts w:ascii="Times New Roman" w:hAnsi="Times New Roman" w:cs="Times New Roman"/>
            <w:noProof/>
            <w:sz w:val="24"/>
            <w:szCs w:val="24"/>
          </w:rPr>
          <w:t>1.3.</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Batasan Masalah</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90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3</w:t>
        </w:r>
        <w:r w:rsidR="007F2F3D" w:rsidRPr="007A0DAD">
          <w:rPr>
            <w:rFonts w:ascii="Times New Roman" w:hAnsi="Times New Roman" w:cs="Times New Roman"/>
            <w:noProof/>
            <w:webHidden/>
            <w:sz w:val="24"/>
            <w:szCs w:val="24"/>
          </w:rPr>
          <w:fldChar w:fldCharType="end"/>
        </w:r>
      </w:hyperlink>
    </w:p>
    <w:p w14:paraId="38AC2083" w14:textId="7FF02F1C" w:rsidR="007F2F3D" w:rsidRPr="007A0DAD" w:rsidRDefault="00B31DF3">
      <w:pPr>
        <w:pStyle w:val="TOC2"/>
        <w:tabs>
          <w:tab w:val="left" w:pos="880"/>
          <w:tab w:val="right" w:leader="dot" w:pos="8777"/>
        </w:tabs>
        <w:rPr>
          <w:rFonts w:ascii="Times New Roman" w:eastAsiaTheme="minorEastAsia" w:hAnsi="Times New Roman" w:cs="Times New Roman"/>
          <w:noProof/>
          <w:sz w:val="24"/>
          <w:szCs w:val="24"/>
        </w:rPr>
      </w:pPr>
      <w:hyperlink w:anchor="_Toc76893291" w:history="1">
        <w:r w:rsidR="007F2F3D" w:rsidRPr="007A0DAD">
          <w:rPr>
            <w:rStyle w:val="Hyperlink"/>
            <w:rFonts w:ascii="Times New Roman" w:hAnsi="Times New Roman" w:cs="Times New Roman"/>
            <w:noProof/>
            <w:sz w:val="24"/>
            <w:szCs w:val="24"/>
          </w:rPr>
          <w:t>1.4.</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Tujuan Penelitian</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91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3</w:t>
        </w:r>
        <w:r w:rsidR="007F2F3D" w:rsidRPr="007A0DAD">
          <w:rPr>
            <w:rFonts w:ascii="Times New Roman" w:hAnsi="Times New Roman" w:cs="Times New Roman"/>
            <w:noProof/>
            <w:webHidden/>
            <w:sz w:val="24"/>
            <w:szCs w:val="24"/>
          </w:rPr>
          <w:fldChar w:fldCharType="end"/>
        </w:r>
      </w:hyperlink>
    </w:p>
    <w:p w14:paraId="3E680B8B" w14:textId="57026F1E" w:rsidR="007F2F3D" w:rsidRPr="007A0DAD" w:rsidRDefault="00B31DF3">
      <w:pPr>
        <w:pStyle w:val="TOC2"/>
        <w:tabs>
          <w:tab w:val="left" w:pos="880"/>
          <w:tab w:val="right" w:leader="dot" w:pos="8777"/>
        </w:tabs>
        <w:rPr>
          <w:rFonts w:ascii="Times New Roman" w:eastAsiaTheme="minorEastAsia" w:hAnsi="Times New Roman" w:cs="Times New Roman"/>
          <w:noProof/>
          <w:sz w:val="24"/>
          <w:szCs w:val="24"/>
        </w:rPr>
      </w:pPr>
      <w:hyperlink w:anchor="_Toc76893292" w:history="1">
        <w:r w:rsidR="007F2F3D" w:rsidRPr="007A0DAD">
          <w:rPr>
            <w:rStyle w:val="Hyperlink"/>
            <w:rFonts w:ascii="Times New Roman" w:hAnsi="Times New Roman" w:cs="Times New Roman"/>
            <w:noProof/>
            <w:sz w:val="24"/>
            <w:szCs w:val="24"/>
          </w:rPr>
          <w:t>1.5.</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Manfaat Penelitian</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92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3</w:t>
        </w:r>
        <w:r w:rsidR="007F2F3D" w:rsidRPr="007A0DAD">
          <w:rPr>
            <w:rFonts w:ascii="Times New Roman" w:hAnsi="Times New Roman" w:cs="Times New Roman"/>
            <w:noProof/>
            <w:webHidden/>
            <w:sz w:val="24"/>
            <w:szCs w:val="24"/>
          </w:rPr>
          <w:fldChar w:fldCharType="end"/>
        </w:r>
      </w:hyperlink>
    </w:p>
    <w:p w14:paraId="388FB80D" w14:textId="742283A5" w:rsidR="007F2F3D" w:rsidRPr="007A0DAD" w:rsidRDefault="00B31DF3">
      <w:pPr>
        <w:pStyle w:val="TOC2"/>
        <w:tabs>
          <w:tab w:val="left" w:pos="880"/>
          <w:tab w:val="right" w:leader="dot" w:pos="8777"/>
        </w:tabs>
        <w:rPr>
          <w:rFonts w:ascii="Times New Roman" w:eastAsiaTheme="minorEastAsia" w:hAnsi="Times New Roman" w:cs="Times New Roman"/>
          <w:noProof/>
          <w:sz w:val="24"/>
          <w:szCs w:val="24"/>
        </w:rPr>
      </w:pPr>
      <w:hyperlink w:anchor="_Toc76893293" w:history="1">
        <w:r w:rsidR="007F2F3D" w:rsidRPr="007A0DAD">
          <w:rPr>
            <w:rStyle w:val="Hyperlink"/>
            <w:rFonts w:ascii="Times New Roman" w:hAnsi="Times New Roman" w:cs="Times New Roman"/>
            <w:noProof/>
            <w:sz w:val="24"/>
            <w:szCs w:val="24"/>
          </w:rPr>
          <w:t>1.6.</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Tahapan Penelitian</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93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3</w:t>
        </w:r>
        <w:r w:rsidR="007F2F3D" w:rsidRPr="007A0DAD">
          <w:rPr>
            <w:rFonts w:ascii="Times New Roman" w:hAnsi="Times New Roman" w:cs="Times New Roman"/>
            <w:noProof/>
            <w:webHidden/>
            <w:sz w:val="24"/>
            <w:szCs w:val="24"/>
          </w:rPr>
          <w:fldChar w:fldCharType="end"/>
        </w:r>
      </w:hyperlink>
    </w:p>
    <w:p w14:paraId="7C949B6B" w14:textId="764D001E" w:rsidR="007F2F3D" w:rsidRPr="007A0DAD" w:rsidRDefault="00B31DF3">
      <w:pPr>
        <w:pStyle w:val="TOC2"/>
        <w:tabs>
          <w:tab w:val="left" w:pos="880"/>
          <w:tab w:val="right" w:leader="dot" w:pos="8777"/>
        </w:tabs>
        <w:rPr>
          <w:rFonts w:ascii="Times New Roman" w:eastAsiaTheme="minorEastAsia" w:hAnsi="Times New Roman" w:cs="Times New Roman"/>
          <w:noProof/>
          <w:sz w:val="24"/>
          <w:szCs w:val="24"/>
        </w:rPr>
      </w:pPr>
      <w:hyperlink w:anchor="_Toc76893294" w:history="1">
        <w:r w:rsidR="007F2F3D" w:rsidRPr="007A0DAD">
          <w:rPr>
            <w:rStyle w:val="Hyperlink"/>
            <w:rFonts w:ascii="Times New Roman" w:hAnsi="Times New Roman" w:cs="Times New Roman"/>
            <w:noProof/>
            <w:sz w:val="24"/>
            <w:szCs w:val="24"/>
          </w:rPr>
          <w:t>1.7.</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Sistematika Penulisan</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94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4</w:t>
        </w:r>
        <w:r w:rsidR="007F2F3D" w:rsidRPr="007A0DAD">
          <w:rPr>
            <w:rFonts w:ascii="Times New Roman" w:hAnsi="Times New Roman" w:cs="Times New Roman"/>
            <w:noProof/>
            <w:webHidden/>
            <w:sz w:val="24"/>
            <w:szCs w:val="24"/>
          </w:rPr>
          <w:fldChar w:fldCharType="end"/>
        </w:r>
      </w:hyperlink>
    </w:p>
    <w:p w14:paraId="6C1B49C2" w14:textId="41E67AC8" w:rsidR="007F2F3D" w:rsidRPr="007A0DAD" w:rsidRDefault="00B31DF3">
      <w:pPr>
        <w:pStyle w:val="TOC1"/>
        <w:rPr>
          <w:rFonts w:ascii="Times New Roman" w:eastAsiaTheme="minorEastAsia" w:hAnsi="Times New Roman" w:cs="Times New Roman"/>
          <w:noProof/>
          <w:sz w:val="24"/>
          <w:szCs w:val="24"/>
        </w:rPr>
      </w:pPr>
      <w:hyperlink w:anchor="_Toc76893295" w:history="1">
        <w:r w:rsidR="007F2F3D" w:rsidRPr="007A0DAD">
          <w:rPr>
            <w:rStyle w:val="Hyperlink"/>
            <w:rFonts w:ascii="Times New Roman" w:hAnsi="Times New Roman" w:cs="Times New Roman"/>
            <w:b/>
            <w:bCs/>
            <w:noProof/>
            <w:sz w:val="24"/>
            <w:szCs w:val="24"/>
          </w:rPr>
          <w:t>BAB II TINJAUAN LITERATUR</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95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6</w:t>
        </w:r>
        <w:r w:rsidR="007F2F3D" w:rsidRPr="007A0DAD">
          <w:rPr>
            <w:rFonts w:ascii="Times New Roman" w:hAnsi="Times New Roman" w:cs="Times New Roman"/>
            <w:noProof/>
            <w:webHidden/>
            <w:sz w:val="24"/>
            <w:szCs w:val="24"/>
          </w:rPr>
          <w:fldChar w:fldCharType="end"/>
        </w:r>
      </w:hyperlink>
    </w:p>
    <w:p w14:paraId="6DE99B46" w14:textId="424394E8" w:rsidR="007F2F3D" w:rsidRPr="007A0DAD" w:rsidRDefault="00B31DF3">
      <w:pPr>
        <w:pStyle w:val="TOC2"/>
        <w:tabs>
          <w:tab w:val="left" w:pos="880"/>
          <w:tab w:val="right" w:leader="dot" w:pos="8777"/>
        </w:tabs>
        <w:rPr>
          <w:rFonts w:ascii="Times New Roman" w:eastAsiaTheme="minorEastAsia" w:hAnsi="Times New Roman" w:cs="Times New Roman"/>
          <w:noProof/>
          <w:sz w:val="24"/>
          <w:szCs w:val="24"/>
        </w:rPr>
      </w:pPr>
      <w:hyperlink w:anchor="_Toc76893296" w:history="1">
        <w:r w:rsidR="007F2F3D" w:rsidRPr="007A0DAD">
          <w:rPr>
            <w:rStyle w:val="Hyperlink"/>
            <w:rFonts w:ascii="Times New Roman" w:hAnsi="Times New Roman" w:cs="Times New Roman"/>
            <w:noProof/>
            <w:sz w:val="24"/>
            <w:szCs w:val="24"/>
          </w:rPr>
          <w:t>2.1.</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Tinjauan Studi</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96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6</w:t>
        </w:r>
        <w:r w:rsidR="007F2F3D" w:rsidRPr="007A0DAD">
          <w:rPr>
            <w:rFonts w:ascii="Times New Roman" w:hAnsi="Times New Roman" w:cs="Times New Roman"/>
            <w:noProof/>
            <w:webHidden/>
            <w:sz w:val="24"/>
            <w:szCs w:val="24"/>
          </w:rPr>
          <w:fldChar w:fldCharType="end"/>
        </w:r>
      </w:hyperlink>
    </w:p>
    <w:p w14:paraId="35F6B9C0" w14:textId="617EAF74" w:rsidR="007F2F3D" w:rsidRPr="007A0DAD" w:rsidRDefault="00B31DF3">
      <w:pPr>
        <w:pStyle w:val="TOC2"/>
        <w:tabs>
          <w:tab w:val="left" w:pos="880"/>
          <w:tab w:val="right" w:leader="dot" w:pos="8777"/>
        </w:tabs>
        <w:rPr>
          <w:rFonts w:ascii="Times New Roman" w:eastAsiaTheme="minorEastAsia" w:hAnsi="Times New Roman" w:cs="Times New Roman"/>
          <w:noProof/>
          <w:sz w:val="24"/>
          <w:szCs w:val="24"/>
        </w:rPr>
      </w:pPr>
      <w:hyperlink w:anchor="_Toc76893297" w:history="1">
        <w:r w:rsidR="007F2F3D" w:rsidRPr="007A0DAD">
          <w:rPr>
            <w:rStyle w:val="Hyperlink"/>
            <w:rFonts w:ascii="Times New Roman" w:hAnsi="Times New Roman" w:cs="Times New Roman"/>
            <w:noProof/>
            <w:sz w:val="24"/>
            <w:szCs w:val="24"/>
          </w:rPr>
          <w:t>2.2.</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Tinjauan Pustaka</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97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20</w:t>
        </w:r>
        <w:r w:rsidR="007F2F3D" w:rsidRPr="007A0DAD">
          <w:rPr>
            <w:rFonts w:ascii="Times New Roman" w:hAnsi="Times New Roman" w:cs="Times New Roman"/>
            <w:noProof/>
            <w:webHidden/>
            <w:sz w:val="24"/>
            <w:szCs w:val="24"/>
          </w:rPr>
          <w:fldChar w:fldCharType="end"/>
        </w:r>
      </w:hyperlink>
    </w:p>
    <w:p w14:paraId="5540D530" w14:textId="188E6E5B" w:rsidR="007F2F3D" w:rsidRPr="007A0DAD" w:rsidRDefault="00B31DF3">
      <w:pPr>
        <w:pStyle w:val="TOC3"/>
        <w:tabs>
          <w:tab w:val="left" w:pos="1320"/>
          <w:tab w:val="right" w:leader="dot" w:pos="8777"/>
        </w:tabs>
        <w:rPr>
          <w:rFonts w:ascii="Times New Roman" w:eastAsiaTheme="minorEastAsia" w:hAnsi="Times New Roman" w:cs="Times New Roman"/>
          <w:noProof/>
          <w:sz w:val="24"/>
          <w:szCs w:val="24"/>
        </w:rPr>
      </w:pPr>
      <w:hyperlink w:anchor="_Toc76893298" w:history="1">
        <w:r w:rsidR="007F2F3D" w:rsidRPr="007A0DAD">
          <w:rPr>
            <w:rStyle w:val="Hyperlink"/>
            <w:rFonts w:ascii="Times New Roman" w:hAnsi="Times New Roman" w:cs="Times New Roman"/>
            <w:noProof/>
            <w:sz w:val="24"/>
            <w:szCs w:val="24"/>
          </w:rPr>
          <w:t>2.2.1.</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Jantung</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98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20</w:t>
        </w:r>
        <w:r w:rsidR="007F2F3D" w:rsidRPr="007A0DAD">
          <w:rPr>
            <w:rFonts w:ascii="Times New Roman" w:hAnsi="Times New Roman" w:cs="Times New Roman"/>
            <w:noProof/>
            <w:webHidden/>
            <w:sz w:val="24"/>
            <w:szCs w:val="24"/>
          </w:rPr>
          <w:fldChar w:fldCharType="end"/>
        </w:r>
      </w:hyperlink>
    </w:p>
    <w:p w14:paraId="333F757E" w14:textId="5F35E1C8" w:rsidR="007F2F3D" w:rsidRPr="007A0DAD" w:rsidRDefault="00B31DF3">
      <w:pPr>
        <w:pStyle w:val="TOC3"/>
        <w:tabs>
          <w:tab w:val="left" w:pos="1320"/>
          <w:tab w:val="right" w:leader="dot" w:pos="8777"/>
        </w:tabs>
        <w:rPr>
          <w:rFonts w:ascii="Times New Roman" w:eastAsiaTheme="minorEastAsia" w:hAnsi="Times New Roman" w:cs="Times New Roman"/>
          <w:noProof/>
          <w:sz w:val="24"/>
          <w:szCs w:val="24"/>
        </w:rPr>
      </w:pPr>
      <w:hyperlink w:anchor="_Toc76893299" w:history="1">
        <w:r w:rsidR="007F2F3D" w:rsidRPr="007A0DAD">
          <w:rPr>
            <w:rStyle w:val="Hyperlink"/>
            <w:rFonts w:ascii="Times New Roman" w:hAnsi="Times New Roman" w:cs="Times New Roman"/>
            <w:noProof/>
            <w:sz w:val="24"/>
            <w:szCs w:val="24"/>
          </w:rPr>
          <w:t>2.2.2.</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Deteksi Penyakit Jantung</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99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20</w:t>
        </w:r>
        <w:r w:rsidR="007F2F3D" w:rsidRPr="007A0DAD">
          <w:rPr>
            <w:rFonts w:ascii="Times New Roman" w:hAnsi="Times New Roman" w:cs="Times New Roman"/>
            <w:noProof/>
            <w:webHidden/>
            <w:sz w:val="24"/>
            <w:szCs w:val="24"/>
          </w:rPr>
          <w:fldChar w:fldCharType="end"/>
        </w:r>
      </w:hyperlink>
    </w:p>
    <w:p w14:paraId="248B418F" w14:textId="40106119" w:rsidR="007F2F3D" w:rsidRPr="007A0DAD" w:rsidRDefault="00B31DF3">
      <w:pPr>
        <w:pStyle w:val="TOC3"/>
        <w:tabs>
          <w:tab w:val="left" w:pos="1320"/>
          <w:tab w:val="right" w:leader="dot" w:pos="8777"/>
        </w:tabs>
        <w:rPr>
          <w:rFonts w:ascii="Times New Roman" w:eastAsiaTheme="minorEastAsia" w:hAnsi="Times New Roman" w:cs="Times New Roman"/>
          <w:noProof/>
          <w:sz w:val="24"/>
          <w:szCs w:val="24"/>
        </w:rPr>
      </w:pPr>
      <w:hyperlink w:anchor="_Toc76893300" w:history="1">
        <w:r w:rsidR="007F2F3D" w:rsidRPr="007A0DAD">
          <w:rPr>
            <w:rStyle w:val="Hyperlink"/>
            <w:rFonts w:ascii="Times New Roman" w:hAnsi="Times New Roman" w:cs="Times New Roman"/>
            <w:noProof/>
            <w:sz w:val="24"/>
            <w:szCs w:val="24"/>
          </w:rPr>
          <w:t>2.2.3.</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Machine Learning</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00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21</w:t>
        </w:r>
        <w:r w:rsidR="007F2F3D" w:rsidRPr="007A0DAD">
          <w:rPr>
            <w:rFonts w:ascii="Times New Roman" w:hAnsi="Times New Roman" w:cs="Times New Roman"/>
            <w:noProof/>
            <w:webHidden/>
            <w:sz w:val="24"/>
            <w:szCs w:val="24"/>
          </w:rPr>
          <w:fldChar w:fldCharType="end"/>
        </w:r>
      </w:hyperlink>
    </w:p>
    <w:p w14:paraId="0D5EDC2D" w14:textId="2869259E" w:rsidR="007F2F3D" w:rsidRPr="007A0DAD" w:rsidRDefault="00B31DF3">
      <w:pPr>
        <w:pStyle w:val="TOC3"/>
        <w:tabs>
          <w:tab w:val="left" w:pos="1320"/>
          <w:tab w:val="right" w:leader="dot" w:pos="8777"/>
        </w:tabs>
        <w:rPr>
          <w:rFonts w:ascii="Times New Roman" w:eastAsiaTheme="minorEastAsia" w:hAnsi="Times New Roman" w:cs="Times New Roman"/>
          <w:noProof/>
          <w:sz w:val="24"/>
          <w:szCs w:val="24"/>
        </w:rPr>
      </w:pPr>
      <w:hyperlink w:anchor="_Toc76893301" w:history="1">
        <w:r w:rsidR="007F2F3D" w:rsidRPr="007A0DAD">
          <w:rPr>
            <w:rStyle w:val="Hyperlink"/>
            <w:rFonts w:ascii="Times New Roman" w:hAnsi="Times New Roman" w:cs="Times New Roman"/>
            <w:noProof/>
            <w:sz w:val="24"/>
            <w:szCs w:val="24"/>
          </w:rPr>
          <w:t>2.2.4.</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Klasifikasi</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01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22</w:t>
        </w:r>
        <w:r w:rsidR="007F2F3D" w:rsidRPr="007A0DAD">
          <w:rPr>
            <w:rFonts w:ascii="Times New Roman" w:hAnsi="Times New Roman" w:cs="Times New Roman"/>
            <w:noProof/>
            <w:webHidden/>
            <w:sz w:val="24"/>
            <w:szCs w:val="24"/>
          </w:rPr>
          <w:fldChar w:fldCharType="end"/>
        </w:r>
      </w:hyperlink>
    </w:p>
    <w:p w14:paraId="0B3159EE" w14:textId="56FF67F4" w:rsidR="007F2F3D" w:rsidRPr="007A0DAD" w:rsidRDefault="00B31DF3">
      <w:pPr>
        <w:pStyle w:val="TOC3"/>
        <w:tabs>
          <w:tab w:val="left" w:pos="1320"/>
          <w:tab w:val="right" w:leader="dot" w:pos="8777"/>
        </w:tabs>
        <w:rPr>
          <w:rFonts w:ascii="Times New Roman" w:eastAsiaTheme="minorEastAsia" w:hAnsi="Times New Roman" w:cs="Times New Roman"/>
          <w:noProof/>
          <w:sz w:val="24"/>
          <w:szCs w:val="24"/>
        </w:rPr>
      </w:pPr>
      <w:hyperlink w:anchor="_Toc76893302" w:history="1">
        <w:r w:rsidR="007F2F3D" w:rsidRPr="007A0DAD">
          <w:rPr>
            <w:rStyle w:val="Hyperlink"/>
            <w:rFonts w:ascii="Times New Roman" w:hAnsi="Times New Roman" w:cs="Times New Roman"/>
            <w:noProof/>
            <w:sz w:val="24"/>
            <w:szCs w:val="24"/>
          </w:rPr>
          <w:t>2.2.5.</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Algoritma XgBoost</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02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24</w:t>
        </w:r>
        <w:r w:rsidR="007F2F3D" w:rsidRPr="007A0DAD">
          <w:rPr>
            <w:rFonts w:ascii="Times New Roman" w:hAnsi="Times New Roman" w:cs="Times New Roman"/>
            <w:noProof/>
            <w:webHidden/>
            <w:sz w:val="24"/>
            <w:szCs w:val="24"/>
          </w:rPr>
          <w:fldChar w:fldCharType="end"/>
        </w:r>
      </w:hyperlink>
    </w:p>
    <w:p w14:paraId="7F53C00C" w14:textId="0C5573D6" w:rsidR="007F2F3D" w:rsidRPr="007A0DAD" w:rsidRDefault="00B31DF3">
      <w:pPr>
        <w:pStyle w:val="TOC3"/>
        <w:tabs>
          <w:tab w:val="left" w:pos="1320"/>
          <w:tab w:val="right" w:leader="dot" w:pos="8777"/>
        </w:tabs>
        <w:rPr>
          <w:rFonts w:ascii="Times New Roman" w:eastAsiaTheme="minorEastAsia" w:hAnsi="Times New Roman" w:cs="Times New Roman"/>
          <w:noProof/>
          <w:sz w:val="24"/>
          <w:szCs w:val="24"/>
        </w:rPr>
      </w:pPr>
      <w:hyperlink w:anchor="_Toc76893303" w:history="1">
        <w:r w:rsidR="007F2F3D" w:rsidRPr="007A0DAD">
          <w:rPr>
            <w:rStyle w:val="Hyperlink"/>
            <w:rFonts w:ascii="Times New Roman" w:hAnsi="Times New Roman" w:cs="Times New Roman"/>
            <w:noProof/>
            <w:sz w:val="24"/>
            <w:szCs w:val="24"/>
          </w:rPr>
          <w:t>2.2.6.</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Parameter Algoritma XgBoost</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03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26</w:t>
        </w:r>
        <w:r w:rsidR="007F2F3D" w:rsidRPr="007A0DAD">
          <w:rPr>
            <w:rFonts w:ascii="Times New Roman" w:hAnsi="Times New Roman" w:cs="Times New Roman"/>
            <w:noProof/>
            <w:webHidden/>
            <w:sz w:val="24"/>
            <w:szCs w:val="24"/>
          </w:rPr>
          <w:fldChar w:fldCharType="end"/>
        </w:r>
      </w:hyperlink>
    </w:p>
    <w:p w14:paraId="4AFB7C3A" w14:textId="3297C661" w:rsidR="007F2F3D" w:rsidRPr="007A0DAD" w:rsidRDefault="00B31DF3">
      <w:pPr>
        <w:pStyle w:val="TOC3"/>
        <w:tabs>
          <w:tab w:val="left" w:pos="1320"/>
          <w:tab w:val="right" w:leader="dot" w:pos="8777"/>
        </w:tabs>
        <w:rPr>
          <w:rFonts w:ascii="Times New Roman" w:eastAsiaTheme="minorEastAsia" w:hAnsi="Times New Roman" w:cs="Times New Roman"/>
          <w:noProof/>
          <w:sz w:val="24"/>
          <w:szCs w:val="24"/>
        </w:rPr>
      </w:pPr>
      <w:hyperlink w:anchor="_Toc76893304" w:history="1">
        <w:r w:rsidR="007F2F3D" w:rsidRPr="007A0DAD">
          <w:rPr>
            <w:rStyle w:val="Hyperlink"/>
            <w:rFonts w:ascii="Times New Roman" w:hAnsi="Times New Roman" w:cs="Times New Roman"/>
            <w:noProof/>
            <w:sz w:val="24"/>
            <w:szCs w:val="24"/>
          </w:rPr>
          <w:t>2.2.7.</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Randomized Search Optimizer</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04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26</w:t>
        </w:r>
        <w:r w:rsidR="007F2F3D" w:rsidRPr="007A0DAD">
          <w:rPr>
            <w:rFonts w:ascii="Times New Roman" w:hAnsi="Times New Roman" w:cs="Times New Roman"/>
            <w:noProof/>
            <w:webHidden/>
            <w:sz w:val="24"/>
            <w:szCs w:val="24"/>
          </w:rPr>
          <w:fldChar w:fldCharType="end"/>
        </w:r>
      </w:hyperlink>
    </w:p>
    <w:p w14:paraId="2CD99E41" w14:textId="0124EAF2" w:rsidR="007F2F3D" w:rsidRPr="007A0DAD" w:rsidRDefault="00B31DF3">
      <w:pPr>
        <w:pStyle w:val="TOC3"/>
        <w:tabs>
          <w:tab w:val="left" w:pos="1320"/>
          <w:tab w:val="right" w:leader="dot" w:pos="8777"/>
        </w:tabs>
        <w:rPr>
          <w:rFonts w:ascii="Times New Roman" w:eastAsiaTheme="minorEastAsia" w:hAnsi="Times New Roman" w:cs="Times New Roman"/>
          <w:noProof/>
          <w:sz w:val="24"/>
          <w:szCs w:val="24"/>
        </w:rPr>
      </w:pPr>
      <w:hyperlink w:anchor="_Toc76893305" w:history="1">
        <w:r w:rsidR="007F2F3D" w:rsidRPr="007A0DAD">
          <w:rPr>
            <w:rStyle w:val="Hyperlink"/>
            <w:rFonts w:ascii="Times New Roman" w:hAnsi="Times New Roman" w:cs="Times New Roman"/>
            <w:noProof/>
            <w:sz w:val="24"/>
            <w:szCs w:val="24"/>
          </w:rPr>
          <w:t>2.2.8.</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Cross Validation</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05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27</w:t>
        </w:r>
        <w:r w:rsidR="007F2F3D" w:rsidRPr="007A0DAD">
          <w:rPr>
            <w:rFonts w:ascii="Times New Roman" w:hAnsi="Times New Roman" w:cs="Times New Roman"/>
            <w:noProof/>
            <w:webHidden/>
            <w:sz w:val="24"/>
            <w:szCs w:val="24"/>
          </w:rPr>
          <w:fldChar w:fldCharType="end"/>
        </w:r>
      </w:hyperlink>
    </w:p>
    <w:p w14:paraId="3398EDA5" w14:textId="7F6F6A6D" w:rsidR="007F2F3D" w:rsidRPr="007A0DAD" w:rsidRDefault="00B31DF3">
      <w:pPr>
        <w:pStyle w:val="TOC3"/>
        <w:tabs>
          <w:tab w:val="left" w:pos="1320"/>
          <w:tab w:val="right" w:leader="dot" w:pos="8777"/>
        </w:tabs>
        <w:rPr>
          <w:rFonts w:ascii="Times New Roman" w:eastAsiaTheme="minorEastAsia" w:hAnsi="Times New Roman" w:cs="Times New Roman"/>
          <w:noProof/>
          <w:sz w:val="24"/>
          <w:szCs w:val="24"/>
        </w:rPr>
      </w:pPr>
      <w:hyperlink w:anchor="_Toc76893306" w:history="1">
        <w:r w:rsidR="007F2F3D" w:rsidRPr="007A0DAD">
          <w:rPr>
            <w:rStyle w:val="Hyperlink"/>
            <w:rFonts w:ascii="Times New Roman" w:hAnsi="Times New Roman" w:cs="Times New Roman"/>
            <w:noProof/>
            <w:sz w:val="24"/>
            <w:szCs w:val="24"/>
          </w:rPr>
          <w:t>2.2.9.</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Confusion Matrix</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06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28</w:t>
        </w:r>
        <w:r w:rsidR="007F2F3D" w:rsidRPr="007A0DAD">
          <w:rPr>
            <w:rFonts w:ascii="Times New Roman" w:hAnsi="Times New Roman" w:cs="Times New Roman"/>
            <w:noProof/>
            <w:webHidden/>
            <w:sz w:val="24"/>
            <w:szCs w:val="24"/>
          </w:rPr>
          <w:fldChar w:fldCharType="end"/>
        </w:r>
      </w:hyperlink>
    </w:p>
    <w:p w14:paraId="0CE1981B" w14:textId="3479E91C" w:rsidR="007F2F3D" w:rsidRPr="007A0DAD" w:rsidRDefault="00B31DF3">
      <w:pPr>
        <w:pStyle w:val="TOC1"/>
        <w:rPr>
          <w:rFonts w:ascii="Times New Roman" w:eastAsiaTheme="minorEastAsia" w:hAnsi="Times New Roman" w:cs="Times New Roman"/>
          <w:noProof/>
          <w:sz w:val="24"/>
          <w:szCs w:val="24"/>
        </w:rPr>
      </w:pPr>
      <w:hyperlink w:anchor="_Toc76893307" w:history="1">
        <w:r w:rsidR="007F2F3D" w:rsidRPr="007A0DAD">
          <w:rPr>
            <w:rStyle w:val="Hyperlink"/>
            <w:rFonts w:ascii="Times New Roman" w:hAnsi="Times New Roman" w:cs="Times New Roman"/>
            <w:b/>
            <w:bCs/>
            <w:noProof/>
            <w:sz w:val="24"/>
            <w:szCs w:val="24"/>
          </w:rPr>
          <w:t>BAB III METODOLOGI PENELITIAN</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07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29</w:t>
        </w:r>
        <w:r w:rsidR="007F2F3D" w:rsidRPr="007A0DAD">
          <w:rPr>
            <w:rFonts w:ascii="Times New Roman" w:hAnsi="Times New Roman" w:cs="Times New Roman"/>
            <w:noProof/>
            <w:webHidden/>
            <w:sz w:val="24"/>
            <w:szCs w:val="24"/>
          </w:rPr>
          <w:fldChar w:fldCharType="end"/>
        </w:r>
      </w:hyperlink>
    </w:p>
    <w:p w14:paraId="4594EA06" w14:textId="0361D62A" w:rsidR="007F2F3D" w:rsidRPr="007A0DAD" w:rsidRDefault="00B31DF3">
      <w:pPr>
        <w:pStyle w:val="TOC2"/>
        <w:tabs>
          <w:tab w:val="left" w:pos="880"/>
          <w:tab w:val="right" w:leader="dot" w:pos="8777"/>
        </w:tabs>
        <w:rPr>
          <w:rFonts w:ascii="Times New Roman" w:eastAsiaTheme="minorEastAsia" w:hAnsi="Times New Roman" w:cs="Times New Roman"/>
          <w:noProof/>
          <w:sz w:val="24"/>
          <w:szCs w:val="24"/>
        </w:rPr>
      </w:pPr>
      <w:hyperlink w:anchor="_Toc76893308" w:history="1">
        <w:r w:rsidR="007F2F3D" w:rsidRPr="007A0DAD">
          <w:rPr>
            <w:rStyle w:val="Hyperlink"/>
            <w:rFonts w:ascii="Times New Roman" w:hAnsi="Times New Roman" w:cs="Times New Roman"/>
            <w:noProof/>
            <w:sz w:val="24"/>
            <w:szCs w:val="24"/>
          </w:rPr>
          <w:t>3.1.</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Metode Penelitian</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08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29</w:t>
        </w:r>
        <w:r w:rsidR="007F2F3D" w:rsidRPr="007A0DAD">
          <w:rPr>
            <w:rFonts w:ascii="Times New Roman" w:hAnsi="Times New Roman" w:cs="Times New Roman"/>
            <w:noProof/>
            <w:webHidden/>
            <w:sz w:val="24"/>
            <w:szCs w:val="24"/>
          </w:rPr>
          <w:fldChar w:fldCharType="end"/>
        </w:r>
      </w:hyperlink>
    </w:p>
    <w:p w14:paraId="7CE2B414" w14:textId="4D8161C4" w:rsidR="007F2F3D" w:rsidRPr="007A0DAD" w:rsidRDefault="00B31DF3">
      <w:pPr>
        <w:pStyle w:val="TOC2"/>
        <w:tabs>
          <w:tab w:val="left" w:pos="880"/>
          <w:tab w:val="right" w:leader="dot" w:pos="8777"/>
        </w:tabs>
        <w:rPr>
          <w:rFonts w:ascii="Times New Roman" w:eastAsiaTheme="minorEastAsia" w:hAnsi="Times New Roman" w:cs="Times New Roman"/>
          <w:noProof/>
          <w:sz w:val="24"/>
          <w:szCs w:val="24"/>
        </w:rPr>
      </w:pPr>
      <w:hyperlink w:anchor="_Toc76893309" w:history="1">
        <w:r w:rsidR="007F2F3D" w:rsidRPr="007A0DAD">
          <w:rPr>
            <w:rStyle w:val="Hyperlink"/>
            <w:rFonts w:ascii="Times New Roman" w:hAnsi="Times New Roman" w:cs="Times New Roman"/>
            <w:noProof/>
            <w:sz w:val="24"/>
            <w:szCs w:val="24"/>
          </w:rPr>
          <w:t>3.1.</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Pengumpulan Data</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09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30</w:t>
        </w:r>
        <w:r w:rsidR="007F2F3D" w:rsidRPr="007A0DAD">
          <w:rPr>
            <w:rFonts w:ascii="Times New Roman" w:hAnsi="Times New Roman" w:cs="Times New Roman"/>
            <w:noProof/>
            <w:webHidden/>
            <w:sz w:val="24"/>
            <w:szCs w:val="24"/>
          </w:rPr>
          <w:fldChar w:fldCharType="end"/>
        </w:r>
      </w:hyperlink>
    </w:p>
    <w:p w14:paraId="2023638C" w14:textId="7AA325F6" w:rsidR="007F2F3D" w:rsidRPr="007A0DAD" w:rsidRDefault="00B31DF3">
      <w:pPr>
        <w:pStyle w:val="TOC2"/>
        <w:tabs>
          <w:tab w:val="left" w:pos="880"/>
          <w:tab w:val="right" w:leader="dot" w:pos="8777"/>
        </w:tabs>
        <w:rPr>
          <w:rFonts w:ascii="Times New Roman" w:eastAsiaTheme="minorEastAsia" w:hAnsi="Times New Roman" w:cs="Times New Roman"/>
          <w:noProof/>
          <w:sz w:val="24"/>
          <w:szCs w:val="24"/>
        </w:rPr>
      </w:pPr>
      <w:hyperlink w:anchor="_Toc76893310" w:history="1">
        <w:r w:rsidR="007F2F3D" w:rsidRPr="007A0DAD">
          <w:rPr>
            <w:rStyle w:val="Hyperlink"/>
            <w:rFonts w:ascii="Times New Roman" w:hAnsi="Times New Roman" w:cs="Times New Roman"/>
            <w:noProof/>
            <w:sz w:val="24"/>
            <w:szCs w:val="24"/>
          </w:rPr>
          <w:t>3.2.</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Pengolahan Data Awal</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10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31</w:t>
        </w:r>
        <w:r w:rsidR="007F2F3D" w:rsidRPr="007A0DAD">
          <w:rPr>
            <w:rFonts w:ascii="Times New Roman" w:hAnsi="Times New Roman" w:cs="Times New Roman"/>
            <w:noProof/>
            <w:webHidden/>
            <w:sz w:val="24"/>
            <w:szCs w:val="24"/>
          </w:rPr>
          <w:fldChar w:fldCharType="end"/>
        </w:r>
      </w:hyperlink>
    </w:p>
    <w:p w14:paraId="08AEA424" w14:textId="37B9A858" w:rsidR="007F2F3D" w:rsidRPr="007A0DAD" w:rsidRDefault="00B31DF3">
      <w:pPr>
        <w:pStyle w:val="TOC2"/>
        <w:tabs>
          <w:tab w:val="left" w:pos="880"/>
          <w:tab w:val="right" w:leader="dot" w:pos="8777"/>
        </w:tabs>
        <w:rPr>
          <w:rFonts w:ascii="Times New Roman" w:eastAsiaTheme="minorEastAsia" w:hAnsi="Times New Roman" w:cs="Times New Roman"/>
          <w:noProof/>
          <w:sz w:val="24"/>
          <w:szCs w:val="24"/>
        </w:rPr>
      </w:pPr>
      <w:hyperlink w:anchor="_Toc76893311" w:history="1">
        <w:r w:rsidR="007F2F3D" w:rsidRPr="007A0DAD">
          <w:rPr>
            <w:rStyle w:val="Hyperlink"/>
            <w:rFonts w:ascii="Times New Roman" w:hAnsi="Times New Roman" w:cs="Times New Roman"/>
            <w:noProof/>
            <w:sz w:val="24"/>
            <w:szCs w:val="24"/>
          </w:rPr>
          <w:t>3.3.</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Analisis kebutuhan</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11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33</w:t>
        </w:r>
        <w:r w:rsidR="007F2F3D" w:rsidRPr="007A0DAD">
          <w:rPr>
            <w:rFonts w:ascii="Times New Roman" w:hAnsi="Times New Roman" w:cs="Times New Roman"/>
            <w:noProof/>
            <w:webHidden/>
            <w:sz w:val="24"/>
            <w:szCs w:val="24"/>
          </w:rPr>
          <w:fldChar w:fldCharType="end"/>
        </w:r>
      </w:hyperlink>
    </w:p>
    <w:p w14:paraId="2EDBA7FC" w14:textId="7734CCDD" w:rsidR="007F2F3D" w:rsidRPr="007A0DAD" w:rsidRDefault="00B31DF3">
      <w:pPr>
        <w:pStyle w:val="TOC3"/>
        <w:tabs>
          <w:tab w:val="left" w:pos="1320"/>
          <w:tab w:val="right" w:leader="dot" w:pos="8777"/>
        </w:tabs>
        <w:rPr>
          <w:rFonts w:ascii="Times New Roman" w:eastAsiaTheme="minorEastAsia" w:hAnsi="Times New Roman" w:cs="Times New Roman"/>
          <w:noProof/>
          <w:sz w:val="24"/>
          <w:szCs w:val="24"/>
        </w:rPr>
      </w:pPr>
      <w:hyperlink w:anchor="_Toc76893312" w:history="1">
        <w:r w:rsidR="007F2F3D" w:rsidRPr="007A0DAD">
          <w:rPr>
            <w:rStyle w:val="Hyperlink"/>
            <w:rFonts w:ascii="Times New Roman" w:hAnsi="Times New Roman" w:cs="Times New Roman"/>
            <w:noProof/>
            <w:sz w:val="24"/>
            <w:szCs w:val="24"/>
          </w:rPr>
          <w:t>3.3.1.</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Kebutuhan Fungsional</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12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33</w:t>
        </w:r>
        <w:r w:rsidR="007F2F3D" w:rsidRPr="007A0DAD">
          <w:rPr>
            <w:rFonts w:ascii="Times New Roman" w:hAnsi="Times New Roman" w:cs="Times New Roman"/>
            <w:noProof/>
            <w:webHidden/>
            <w:sz w:val="24"/>
            <w:szCs w:val="24"/>
          </w:rPr>
          <w:fldChar w:fldCharType="end"/>
        </w:r>
      </w:hyperlink>
    </w:p>
    <w:p w14:paraId="3BC83D26" w14:textId="1AA0FC5E" w:rsidR="007F2F3D" w:rsidRPr="007A0DAD" w:rsidRDefault="00B31DF3">
      <w:pPr>
        <w:pStyle w:val="TOC3"/>
        <w:tabs>
          <w:tab w:val="left" w:pos="1320"/>
          <w:tab w:val="right" w:leader="dot" w:pos="8777"/>
        </w:tabs>
        <w:rPr>
          <w:rFonts w:ascii="Times New Roman" w:eastAsiaTheme="minorEastAsia" w:hAnsi="Times New Roman" w:cs="Times New Roman"/>
          <w:noProof/>
          <w:sz w:val="24"/>
          <w:szCs w:val="24"/>
        </w:rPr>
      </w:pPr>
      <w:hyperlink w:anchor="_Toc76893313" w:history="1">
        <w:r w:rsidR="007F2F3D" w:rsidRPr="007A0DAD">
          <w:rPr>
            <w:rStyle w:val="Hyperlink"/>
            <w:rFonts w:ascii="Times New Roman" w:hAnsi="Times New Roman" w:cs="Times New Roman"/>
            <w:noProof/>
            <w:sz w:val="24"/>
            <w:szCs w:val="24"/>
          </w:rPr>
          <w:t>3.3.2.</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Kebutuhan Non Fungsional</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13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33</w:t>
        </w:r>
        <w:r w:rsidR="007F2F3D" w:rsidRPr="007A0DAD">
          <w:rPr>
            <w:rFonts w:ascii="Times New Roman" w:hAnsi="Times New Roman" w:cs="Times New Roman"/>
            <w:noProof/>
            <w:webHidden/>
            <w:sz w:val="24"/>
            <w:szCs w:val="24"/>
          </w:rPr>
          <w:fldChar w:fldCharType="end"/>
        </w:r>
      </w:hyperlink>
    </w:p>
    <w:p w14:paraId="0BDEA30A" w14:textId="385D9C4D" w:rsidR="007F2F3D" w:rsidRPr="007A0DAD" w:rsidRDefault="00B31DF3">
      <w:pPr>
        <w:pStyle w:val="TOC2"/>
        <w:tabs>
          <w:tab w:val="left" w:pos="880"/>
          <w:tab w:val="right" w:leader="dot" w:pos="8777"/>
        </w:tabs>
        <w:rPr>
          <w:rFonts w:ascii="Times New Roman" w:eastAsiaTheme="minorEastAsia" w:hAnsi="Times New Roman" w:cs="Times New Roman"/>
          <w:noProof/>
          <w:sz w:val="24"/>
          <w:szCs w:val="24"/>
        </w:rPr>
      </w:pPr>
      <w:hyperlink w:anchor="_Toc76893314" w:history="1">
        <w:r w:rsidR="007F2F3D" w:rsidRPr="007A0DAD">
          <w:rPr>
            <w:rStyle w:val="Hyperlink"/>
            <w:rFonts w:ascii="Times New Roman" w:hAnsi="Times New Roman" w:cs="Times New Roman"/>
            <w:noProof/>
            <w:sz w:val="24"/>
            <w:szCs w:val="24"/>
          </w:rPr>
          <w:t>3.4.</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Pembuatan Model Klasifikasi</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14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34</w:t>
        </w:r>
        <w:r w:rsidR="007F2F3D" w:rsidRPr="007A0DAD">
          <w:rPr>
            <w:rFonts w:ascii="Times New Roman" w:hAnsi="Times New Roman" w:cs="Times New Roman"/>
            <w:noProof/>
            <w:webHidden/>
            <w:sz w:val="24"/>
            <w:szCs w:val="24"/>
          </w:rPr>
          <w:fldChar w:fldCharType="end"/>
        </w:r>
      </w:hyperlink>
    </w:p>
    <w:p w14:paraId="77216E00" w14:textId="51B363C3" w:rsidR="007F2F3D" w:rsidRPr="007A0DAD" w:rsidRDefault="00B31DF3">
      <w:pPr>
        <w:pStyle w:val="TOC3"/>
        <w:tabs>
          <w:tab w:val="left" w:pos="1320"/>
          <w:tab w:val="right" w:leader="dot" w:pos="8777"/>
        </w:tabs>
        <w:rPr>
          <w:rFonts w:ascii="Times New Roman" w:eastAsiaTheme="minorEastAsia" w:hAnsi="Times New Roman" w:cs="Times New Roman"/>
          <w:noProof/>
          <w:sz w:val="24"/>
          <w:szCs w:val="24"/>
        </w:rPr>
      </w:pPr>
      <w:hyperlink w:anchor="_Toc76893315" w:history="1">
        <w:r w:rsidR="007F2F3D" w:rsidRPr="007A0DAD">
          <w:rPr>
            <w:rStyle w:val="Hyperlink"/>
            <w:rFonts w:ascii="Times New Roman" w:hAnsi="Times New Roman" w:cs="Times New Roman"/>
            <w:noProof/>
            <w:sz w:val="24"/>
            <w:szCs w:val="24"/>
          </w:rPr>
          <w:t>3.4.1.</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Preprocessing</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15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34</w:t>
        </w:r>
        <w:r w:rsidR="007F2F3D" w:rsidRPr="007A0DAD">
          <w:rPr>
            <w:rFonts w:ascii="Times New Roman" w:hAnsi="Times New Roman" w:cs="Times New Roman"/>
            <w:noProof/>
            <w:webHidden/>
            <w:sz w:val="24"/>
            <w:szCs w:val="24"/>
          </w:rPr>
          <w:fldChar w:fldCharType="end"/>
        </w:r>
      </w:hyperlink>
    </w:p>
    <w:p w14:paraId="5885FF1E" w14:textId="2C419BEB" w:rsidR="007F2F3D" w:rsidRPr="007A0DAD" w:rsidRDefault="00B31DF3">
      <w:pPr>
        <w:pStyle w:val="TOC3"/>
        <w:tabs>
          <w:tab w:val="left" w:pos="1320"/>
          <w:tab w:val="right" w:leader="dot" w:pos="8777"/>
        </w:tabs>
        <w:rPr>
          <w:rFonts w:ascii="Times New Roman" w:eastAsiaTheme="minorEastAsia" w:hAnsi="Times New Roman" w:cs="Times New Roman"/>
          <w:noProof/>
          <w:sz w:val="24"/>
          <w:szCs w:val="24"/>
        </w:rPr>
      </w:pPr>
      <w:hyperlink w:anchor="_Toc76893316" w:history="1">
        <w:r w:rsidR="007F2F3D" w:rsidRPr="007A0DAD">
          <w:rPr>
            <w:rStyle w:val="Hyperlink"/>
            <w:rFonts w:ascii="Times New Roman" w:hAnsi="Times New Roman" w:cs="Times New Roman"/>
            <w:noProof/>
            <w:sz w:val="24"/>
            <w:szCs w:val="24"/>
          </w:rPr>
          <w:t>3.4.2.</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Training</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16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36</w:t>
        </w:r>
        <w:r w:rsidR="007F2F3D" w:rsidRPr="007A0DAD">
          <w:rPr>
            <w:rFonts w:ascii="Times New Roman" w:hAnsi="Times New Roman" w:cs="Times New Roman"/>
            <w:noProof/>
            <w:webHidden/>
            <w:sz w:val="24"/>
            <w:szCs w:val="24"/>
          </w:rPr>
          <w:fldChar w:fldCharType="end"/>
        </w:r>
      </w:hyperlink>
    </w:p>
    <w:p w14:paraId="27990B53" w14:textId="6E7C31E5" w:rsidR="007F2F3D" w:rsidRPr="007A0DAD" w:rsidRDefault="00B31DF3">
      <w:pPr>
        <w:pStyle w:val="TOC3"/>
        <w:tabs>
          <w:tab w:val="left" w:pos="1320"/>
          <w:tab w:val="right" w:leader="dot" w:pos="8777"/>
        </w:tabs>
        <w:rPr>
          <w:rFonts w:ascii="Times New Roman" w:eastAsiaTheme="minorEastAsia" w:hAnsi="Times New Roman" w:cs="Times New Roman"/>
          <w:noProof/>
          <w:sz w:val="24"/>
          <w:szCs w:val="24"/>
        </w:rPr>
      </w:pPr>
      <w:hyperlink w:anchor="_Toc76893317" w:history="1">
        <w:r w:rsidR="007F2F3D" w:rsidRPr="007A0DAD">
          <w:rPr>
            <w:rStyle w:val="Hyperlink"/>
            <w:rFonts w:ascii="Times New Roman" w:hAnsi="Times New Roman" w:cs="Times New Roman"/>
            <w:noProof/>
            <w:sz w:val="24"/>
            <w:szCs w:val="24"/>
          </w:rPr>
          <w:t>3.4.3.</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Evaluasi</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17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60</w:t>
        </w:r>
        <w:r w:rsidR="007F2F3D" w:rsidRPr="007A0DAD">
          <w:rPr>
            <w:rFonts w:ascii="Times New Roman" w:hAnsi="Times New Roman" w:cs="Times New Roman"/>
            <w:noProof/>
            <w:webHidden/>
            <w:sz w:val="24"/>
            <w:szCs w:val="24"/>
          </w:rPr>
          <w:fldChar w:fldCharType="end"/>
        </w:r>
      </w:hyperlink>
    </w:p>
    <w:p w14:paraId="3554386F" w14:textId="7E63ED0F" w:rsidR="007F2F3D" w:rsidRPr="007A0DAD" w:rsidRDefault="00B31DF3">
      <w:pPr>
        <w:pStyle w:val="TOC2"/>
        <w:tabs>
          <w:tab w:val="left" w:pos="880"/>
          <w:tab w:val="right" w:leader="dot" w:pos="8777"/>
        </w:tabs>
        <w:rPr>
          <w:rFonts w:ascii="Times New Roman" w:eastAsiaTheme="minorEastAsia" w:hAnsi="Times New Roman" w:cs="Times New Roman"/>
          <w:noProof/>
          <w:sz w:val="24"/>
          <w:szCs w:val="24"/>
        </w:rPr>
      </w:pPr>
      <w:hyperlink w:anchor="_Toc76893318" w:history="1">
        <w:r w:rsidR="007F2F3D" w:rsidRPr="007A0DAD">
          <w:rPr>
            <w:rStyle w:val="Hyperlink"/>
            <w:rFonts w:ascii="Times New Roman" w:hAnsi="Times New Roman" w:cs="Times New Roman"/>
            <w:noProof/>
            <w:sz w:val="24"/>
            <w:szCs w:val="24"/>
          </w:rPr>
          <w:t>3.5.</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Proses Desain</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18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61</w:t>
        </w:r>
        <w:r w:rsidR="007F2F3D" w:rsidRPr="007A0DAD">
          <w:rPr>
            <w:rFonts w:ascii="Times New Roman" w:hAnsi="Times New Roman" w:cs="Times New Roman"/>
            <w:noProof/>
            <w:webHidden/>
            <w:sz w:val="24"/>
            <w:szCs w:val="24"/>
          </w:rPr>
          <w:fldChar w:fldCharType="end"/>
        </w:r>
      </w:hyperlink>
    </w:p>
    <w:p w14:paraId="7B05C686" w14:textId="0664086B" w:rsidR="007F2F3D" w:rsidRPr="007A0DAD" w:rsidRDefault="00B31DF3">
      <w:pPr>
        <w:pStyle w:val="TOC3"/>
        <w:tabs>
          <w:tab w:val="left" w:pos="1320"/>
          <w:tab w:val="right" w:leader="dot" w:pos="8777"/>
        </w:tabs>
        <w:rPr>
          <w:rFonts w:ascii="Times New Roman" w:eastAsiaTheme="minorEastAsia" w:hAnsi="Times New Roman" w:cs="Times New Roman"/>
          <w:noProof/>
          <w:sz w:val="24"/>
          <w:szCs w:val="24"/>
        </w:rPr>
      </w:pPr>
      <w:hyperlink w:anchor="_Toc76893319" w:history="1">
        <w:r w:rsidR="007F2F3D" w:rsidRPr="007A0DAD">
          <w:rPr>
            <w:rStyle w:val="Hyperlink"/>
            <w:rFonts w:ascii="Times New Roman" w:hAnsi="Times New Roman" w:cs="Times New Roman"/>
            <w:noProof/>
            <w:sz w:val="24"/>
            <w:szCs w:val="24"/>
          </w:rPr>
          <w:t>3.5.1.</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Perancangan Sistem</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19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62</w:t>
        </w:r>
        <w:r w:rsidR="007F2F3D" w:rsidRPr="007A0DAD">
          <w:rPr>
            <w:rFonts w:ascii="Times New Roman" w:hAnsi="Times New Roman" w:cs="Times New Roman"/>
            <w:noProof/>
            <w:webHidden/>
            <w:sz w:val="24"/>
            <w:szCs w:val="24"/>
          </w:rPr>
          <w:fldChar w:fldCharType="end"/>
        </w:r>
      </w:hyperlink>
    </w:p>
    <w:p w14:paraId="279DF878" w14:textId="102F4D22" w:rsidR="007F2F3D" w:rsidRPr="007A0DAD" w:rsidRDefault="00B31DF3">
      <w:pPr>
        <w:pStyle w:val="TOC3"/>
        <w:tabs>
          <w:tab w:val="left" w:pos="1320"/>
          <w:tab w:val="right" w:leader="dot" w:pos="8777"/>
        </w:tabs>
        <w:rPr>
          <w:rFonts w:ascii="Times New Roman" w:eastAsiaTheme="minorEastAsia" w:hAnsi="Times New Roman" w:cs="Times New Roman"/>
          <w:noProof/>
          <w:sz w:val="24"/>
          <w:szCs w:val="24"/>
        </w:rPr>
      </w:pPr>
      <w:hyperlink w:anchor="_Toc76893320" w:history="1">
        <w:r w:rsidR="007F2F3D" w:rsidRPr="007A0DAD">
          <w:rPr>
            <w:rStyle w:val="Hyperlink"/>
            <w:rFonts w:ascii="Times New Roman" w:hAnsi="Times New Roman" w:cs="Times New Roman"/>
            <w:noProof/>
            <w:sz w:val="24"/>
            <w:szCs w:val="24"/>
          </w:rPr>
          <w:t>3.5.2.</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Perancangan Proses</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20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63</w:t>
        </w:r>
        <w:r w:rsidR="007F2F3D" w:rsidRPr="007A0DAD">
          <w:rPr>
            <w:rFonts w:ascii="Times New Roman" w:hAnsi="Times New Roman" w:cs="Times New Roman"/>
            <w:noProof/>
            <w:webHidden/>
            <w:sz w:val="24"/>
            <w:szCs w:val="24"/>
          </w:rPr>
          <w:fldChar w:fldCharType="end"/>
        </w:r>
      </w:hyperlink>
    </w:p>
    <w:p w14:paraId="7251DBBF" w14:textId="2C6800A8" w:rsidR="007F2F3D" w:rsidRPr="007A0DAD" w:rsidRDefault="00B31DF3">
      <w:pPr>
        <w:pStyle w:val="TOC3"/>
        <w:tabs>
          <w:tab w:val="left" w:pos="1320"/>
          <w:tab w:val="right" w:leader="dot" w:pos="8777"/>
        </w:tabs>
        <w:rPr>
          <w:rFonts w:ascii="Times New Roman" w:eastAsiaTheme="minorEastAsia" w:hAnsi="Times New Roman" w:cs="Times New Roman"/>
          <w:noProof/>
          <w:sz w:val="24"/>
          <w:szCs w:val="24"/>
        </w:rPr>
      </w:pPr>
      <w:hyperlink w:anchor="_Toc76893321" w:history="1">
        <w:r w:rsidR="007F2F3D" w:rsidRPr="007A0DAD">
          <w:rPr>
            <w:rStyle w:val="Hyperlink"/>
            <w:rFonts w:ascii="Times New Roman" w:hAnsi="Times New Roman" w:cs="Times New Roman"/>
            <w:noProof/>
            <w:sz w:val="24"/>
            <w:szCs w:val="24"/>
          </w:rPr>
          <w:t>3.5.3.</w:t>
        </w:r>
        <w:r w:rsidR="007F2F3D" w:rsidRPr="007A0DAD">
          <w:rPr>
            <w:rFonts w:ascii="Times New Roman" w:eastAsiaTheme="minorEastAsia" w:hAnsi="Times New Roman" w:cs="Times New Roman"/>
            <w:noProof/>
            <w:sz w:val="24"/>
            <w:szCs w:val="24"/>
          </w:rPr>
          <w:tab/>
        </w:r>
        <w:r w:rsidR="007F2F3D" w:rsidRPr="007A0DAD">
          <w:rPr>
            <w:rStyle w:val="Hyperlink"/>
            <w:rFonts w:ascii="Times New Roman" w:hAnsi="Times New Roman" w:cs="Times New Roman"/>
            <w:noProof/>
            <w:sz w:val="24"/>
            <w:szCs w:val="24"/>
          </w:rPr>
          <w:t>Perancangan Antarmuka</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21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65</w:t>
        </w:r>
        <w:r w:rsidR="007F2F3D" w:rsidRPr="007A0DAD">
          <w:rPr>
            <w:rFonts w:ascii="Times New Roman" w:hAnsi="Times New Roman" w:cs="Times New Roman"/>
            <w:noProof/>
            <w:webHidden/>
            <w:sz w:val="24"/>
            <w:szCs w:val="24"/>
          </w:rPr>
          <w:fldChar w:fldCharType="end"/>
        </w:r>
      </w:hyperlink>
    </w:p>
    <w:p w14:paraId="49682B84" w14:textId="42FA9CA5" w:rsidR="007F2F3D" w:rsidRPr="007A0DAD" w:rsidRDefault="00B31DF3">
      <w:pPr>
        <w:pStyle w:val="TOC1"/>
        <w:rPr>
          <w:rFonts w:ascii="Times New Roman" w:eastAsiaTheme="minorEastAsia" w:hAnsi="Times New Roman" w:cs="Times New Roman"/>
          <w:noProof/>
          <w:sz w:val="24"/>
          <w:szCs w:val="24"/>
        </w:rPr>
      </w:pPr>
      <w:hyperlink w:anchor="_Toc76893322" w:history="1">
        <w:r w:rsidR="007F2F3D" w:rsidRPr="007A0DAD">
          <w:rPr>
            <w:rStyle w:val="Hyperlink"/>
            <w:rFonts w:ascii="Times New Roman" w:hAnsi="Times New Roman" w:cs="Times New Roman"/>
            <w:b/>
            <w:bCs/>
            <w:noProof/>
            <w:sz w:val="24"/>
            <w:szCs w:val="24"/>
          </w:rPr>
          <w:t>DAFTAR PUSTAKA</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22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66</w:t>
        </w:r>
        <w:r w:rsidR="007F2F3D" w:rsidRPr="007A0DAD">
          <w:rPr>
            <w:rFonts w:ascii="Times New Roman" w:hAnsi="Times New Roman" w:cs="Times New Roman"/>
            <w:noProof/>
            <w:webHidden/>
            <w:sz w:val="24"/>
            <w:szCs w:val="24"/>
          </w:rPr>
          <w:fldChar w:fldCharType="end"/>
        </w:r>
      </w:hyperlink>
    </w:p>
    <w:p w14:paraId="3C5A4DFB" w14:textId="090FCA4D" w:rsidR="007F2F3D" w:rsidRPr="007A0DAD" w:rsidRDefault="00B31DF3">
      <w:pPr>
        <w:pStyle w:val="TOC1"/>
        <w:rPr>
          <w:rFonts w:ascii="Times New Roman" w:eastAsiaTheme="minorEastAsia" w:hAnsi="Times New Roman" w:cs="Times New Roman"/>
          <w:noProof/>
          <w:sz w:val="24"/>
          <w:szCs w:val="24"/>
        </w:rPr>
      </w:pPr>
      <w:hyperlink w:anchor="_Toc76893323" w:history="1">
        <w:r w:rsidR="007F2F3D" w:rsidRPr="007A0DAD">
          <w:rPr>
            <w:rStyle w:val="Hyperlink"/>
            <w:rFonts w:ascii="Times New Roman" w:hAnsi="Times New Roman" w:cs="Times New Roman"/>
            <w:b/>
            <w:bCs/>
            <w:noProof/>
            <w:sz w:val="24"/>
            <w:szCs w:val="24"/>
          </w:rPr>
          <w:t>LAMPIRAN</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323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70</w:t>
        </w:r>
        <w:r w:rsidR="007F2F3D" w:rsidRPr="007A0DAD">
          <w:rPr>
            <w:rFonts w:ascii="Times New Roman" w:hAnsi="Times New Roman" w:cs="Times New Roman"/>
            <w:noProof/>
            <w:webHidden/>
            <w:sz w:val="24"/>
            <w:szCs w:val="24"/>
          </w:rPr>
          <w:fldChar w:fldCharType="end"/>
        </w:r>
      </w:hyperlink>
    </w:p>
    <w:p w14:paraId="4E248682" w14:textId="6F6E66A7" w:rsidR="00B85F90" w:rsidRDefault="00CC02D8" w:rsidP="00CC02D8">
      <w:pPr>
        <w:spacing w:after="0" w:line="276" w:lineRule="auto"/>
      </w:pPr>
      <w:r w:rsidRPr="007A0DAD">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6893284"/>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5964A35D" w14:textId="1847FC15"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2." </w:instrText>
      </w:r>
      <w:r w:rsidRPr="00225A3D">
        <w:rPr>
          <w:rFonts w:ascii="Times New Roman" w:hAnsi="Times New Roman" w:cs="Times New Roman"/>
          <w:sz w:val="24"/>
          <w:szCs w:val="24"/>
        </w:rPr>
        <w:fldChar w:fldCharType="separate"/>
      </w:r>
      <w:hyperlink w:anchor="_Toc71190822" w:history="1">
        <w:r w:rsidR="00225A3D" w:rsidRPr="00225A3D">
          <w:rPr>
            <w:rStyle w:val="Hyperlink"/>
            <w:rFonts w:ascii="Times New Roman" w:hAnsi="Times New Roman" w:cs="Times New Roman"/>
            <w:b/>
            <w:bCs/>
            <w:noProof/>
            <w:sz w:val="24"/>
            <w:szCs w:val="24"/>
          </w:rPr>
          <w:t>Gambar 2. 1</w:t>
        </w:r>
        <w:r w:rsidR="00225A3D" w:rsidRPr="00225A3D">
          <w:rPr>
            <w:rStyle w:val="Hyperlink"/>
            <w:rFonts w:ascii="Times New Roman" w:hAnsi="Times New Roman" w:cs="Times New Roman"/>
            <w:noProof/>
            <w:sz w:val="24"/>
            <w:szCs w:val="24"/>
          </w:rPr>
          <w:t xml:space="preserve"> Grid Search dan Random Search</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27</w:t>
        </w:r>
        <w:r w:rsidR="00225A3D" w:rsidRPr="00225A3D">
          <w:rPr>
            <w:rFonts w:ascii="Times New Roman" w:hAnsi="Times New Roman" w:cs="Times New Roman"/>
            <w:noProof/>
            <w:webHidden/>
            <w:sz w:val="24"/>
            <w:szCs w:val="24"/>
          </w:rPr>
          <w:fldChar w:fldCharType="end"/>
        </w:r>
      </w:hyperlink>
    </w:p>
    <w:p w14:paraId="5509574D" w14:textId="063A3039" w:rsidR="007C179A" w:rsidRPr="00807047" w:rsidRDefault="00B31DF3" w:rsidP="00FE0136">
      <w:pPr>
        <w:pStyle w:val="TableofFigures"/>
        <w:tabs>
          <w:tab w:val="right" w:leader="dot" w:pos="8777"/>
        </w:tabs>
        <w:rPr>
          <w:rFonts w:ascii="Times New Roman" w:hAnsi="Times New Roman" w:cs="Times New Roman"/>
          <w:sz w:val="24"/>
          <w:szCs w:val="24"/>
        </w:rPr>
      </w:pPr>
      <w:hyperlink w:anchor="_Toc71190823" w:history="1">
        <w:r w:rsidR="00225A3D" w:rsidRPr="00225A3D">
          <w:rPr>
            <w:rStyle w:val="Hyperlink"/>
            <w:rFonts w:ascii="Times New Roman" w:hAnsi="Times New Roman" w:cs="Times New Roman"/>
            <w:b/>
            <w:bCs/>
            <w:noProof/>
            <w:sz w:val="24"/>
            <w:szCs w:val="24"/>
          </w:rPr>
          <w:t xml:space="preserve">Gambar 2. 2 </w:t>
        </w:r>
        <w:r w:rsidR="00225A3D" w:rsidRPr="00225A3D">
          <w:rPr>
            <w:rStyle w:val="Hyperlink"/>
            <w:rFonts w:ascii="Times New Roman" w:hAnsi="Times New Roman" w:cs="Times New Roman"/>
            <w:noProof/>
            <w:sz w:val="24"/>
            <w:szCs w:val="24"/>
          </w:rPr>
          <w:t>K-Fold Cross Validation</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27</w:t>
        </w:r>
        <w:r w:rsidR="00225A3D" w:rsidRPr="00225A3D">
          <w:rPr>
            <w:rFonts w:ascii="Times New Roman" w:hAnsi="Times New Roman" w:cs="Times New Roman"/>
            <w:noProof/>
            <w:webHidden/>
            <w:sz w:val="24"/>
            <w:szCs w:val="24"/>
          </w:rPr>
          <w:fldChar w:fldCharType="end"/>
        </w:r>
      </w:hyperlink>
      <w:r w:rsidR="00FE0136" w:rsidRPr="00225A3D">
        <w:rPr>
          <w:rFonts w:ascii="Times New Roman" w:hAnsi="Times New Roman" w:cs="Times New Roman"/>
          <w:sz w:val="24"/>
          <w:szCs w:val="24"/>
        </w:rPr>
        <w:fldChar w:fldCharType="end"/>
      </w:r>
    </w:p>
    <w:p w14:paraId="25FB1943" w14:textId="00379317"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3." </w:instrText>
      </w:r>
      <w:r w:rsidRPr="00225A3D">
        <w:rPr>
          <w:rFonts w:ascii="Times New Roman" w:hAnsi="Times New Roman" w:cs="Times New Roman"/>
          <w:sz w:val="24"/>
          <w:szCs w:val="24"/>
        </w:rPr>
        <w:fldChar w:fldCharType="separate"/>
      </w:r>
      <w:hyperlink w:anchor="_Toc71190828" w:history="1">
        <w:r w:rsidR="00225A3D" w:rsidRPr="00225A3D">
          <w:rPr>
            <w:rStyle w:val="Hyperlink"/>
            <w:rFonts w:ascii="Times New Roman" w:hAnsi="Times New Roman" w:cs="Times New Roman"/>
            <w:b/>
            <w:bCs/>
            <w:noProof/>
            <w:sz w:val="24"/>
            <w:szCs w:val="24"/>
          </w:rPr>
          <w:t>Gambar 3. 1</w:t>
        </w:r>
        <w:r w:rsidR="00225A3D" w:rsidRPr="00225A3D">
          <w:rPr>
            <w:rStyle w:val="Hyperlink"/>
            <w:rFonts w:ascii="Times New Roman" w:hAnsi="Times New Roman" w:cs="Times New Roman"/>
            <w:noProof/>
            <w:sz w:val="24"/>
            <w:szCs w:val="24"/>
          </w:rPr>
          <w:t xml:space="preserve"> Tahapan Penelitian</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8 \h </w:instrText>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b/>
            <w:bCs/>
            <w:noProof/>
            <w:webHidden/>
            <w:sz w:val="24"/>
            <w:szCs w:val="24"/>
          </w:rPr>
          <w:t>Error! Bookmark not defined.</w:t>
        </w:r>
        <w:r w:rsidR="00225A3D" w:rsidRPr="00225A3D">
          <w:rPr>
            <w:rFonts w:ascii="Times New Roman" w:hAnsi="Times New Roman" w:cs="Times New Roman"/>
            <w:noProof/>
            <w:webHidden/>
            <w:sz w:val="24"/>
            <w:szCs w:val="24"/>
          </w:rPr>
          <w:fldChar w:fldCharType="end"/>
        </w:r>
      </w:hyperlink>
    </w:p>
    <w:p w14:paraId="2D04F3C9" w14:textId="3727483E"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29" w:history="1">
        <w:r w:rsidR="00225A3D" w:rsidRPr="00225A3D">
          <w:rPr>
            <w:rStyle w:val="Hyperlink"/>
            <w:rFonts w:ascii="Times New Roman" w:hAnsi="Times New Roman" w:cs="Times New Roman"/>
            <w:b/>
            <w:bCs/>
            <w:noProof/>
            <w:sz w:val="24"/>
            <w:szCs w:val="24"/>
          </w:rPr>
          <w:t>Gambar 3. 2</w:t>
        </w:r>
        <w:r w:rsidR="00225A3D" w:rsidRPr="00225A3D">
          <w:rPr>
            <w:rStyle w:val="Hyperlink"/>
            <w:rFonts w:ascii="Times New Roman" w:hAnsi="Times New Roman" w:cs="Times New Roman"/>
            <w:noProof/>
            <w:sz w:val="24"/>
            <w:szCs w:val="24"/>
          </w:rPr>
          <w:t xml:space="preserve"> Flowchart Preprocessing</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32</w:t>
        </w:r>
        <w:r w:rsidR="00225A3D" w:rsidRPr="00225A3D">
          <w:rPr>
            <w:rFonts w:ascii="Times New Roman" w:hAnsi="Times New Roman" w:cs="Times New Roman"/>
            <w:noProof/>
            <w:webHidden/>
            <w:sz w:val="24"/>
            <w:szCs w:val="24"/>
          </w:rPr>
          <w:fldChar w:fldCharType="end"/>
        </w:r>
      </w:hyperlink>
    </w:p>
    <w:p w14:paraId="320934B2" w14:textId="3E08054A"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30" w:history="1">
        <w:r w:rsidR="00225A3D" w:rsidRPr="00225A3D">
          <w:rPr>
            <w:rStyle w:val="Hyperlink"/>
            <w:rFonts w:ascii="Times New Roman" w:hAnsi="Times New Roman" w:cs="Times New Roman"/>
            <w:b/>
            <w:bCs/>
            <w:noProof/>
            <w:sz w:val="24"/>
            <w:szCs w:val="24"/>
          </w:rPr>
          <w:t>Gambar 3. 3</w:t>
        </w:r>
        <w:r w:rsidR="00225A3D" w:rsidRPr="00225A3D">
          <w:rPr>
            <w:rStyle w:val="Hyperlink"/>
            <w:rFonts w:ascii="Times New Roman" w:hAnsi="Times New Roman" w:cs="Times New Roman"/>
            <w:noProof/>
            <w:sz w:val="24"/>
            <w:szCs w:val="24"/>
          </w:rPr>
          <w:t xml:space="preserve"> Flowchart Umum XgBoos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37</w:t>
        </w:r>
        <w:r w:rsidR="00225A3D" w:rsidRPr="00225A3D">
          <w:rPr>
            <w:rFonts w:ascii="Times New Roman" w:hAnsi="Times New Roman" w:cs="Times New Roman"/>
            <w:noProof/>
            <w:webHidden/>
            <w:sz w:val="24"/>
            <w:szCs w:val="24"/>
          </w:rPr>
          <w:fldChar w:fldCharType="end"/>
        </w:r>
      </w:hyperlink>
    </w:p>
    <w:p w14:paraId="26375FDD" w14:textId="5BEAA2B4"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31" w:history="1">
        <w:r w:rsidR="00225A3D" w:rsidRPr="00225A3D">
          <w:rPr>
            <w:rStyle w:val="Hyperlink"/>
            <w:rFonts w:ascii="Times New Roman" w:hAnsi="Times New Roman" w:cs="Times New Roman"/>
            <w:b/>
            <w:bCs/>
            <w:noProof/>
            <w:sz w:val="24"/>
            <w:szCs w:val="24"/>
          </w:rPr>
          <w:t>Gambar 3. 4</w:t>
        </w:r>
        <w:r w:rsidR="00225A3D" w:rsidRPr="00225A3D">
          <w:rPr>
            <w:rStyle w:val="Hyperlink"/>
            <w:rFonts w:ascii="Times New Roman" w:hAnsi="Times New Roman" w:cs="Times New Roman"/>
            <w:noProof/>
            <w:sz w:val="24"/>
            <w:szCs w:val="24"/>
          </w:rPr>
          <w:t xml:space="preserve"> Tree Untuk Node Cp=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39</w:t>
        </w:r>
        <w:r w:rsidR="00225A3D" w:rsidRPr="00225A3D">
          <w:rPr>
            <w:rFonts w:ascii="Times New Roman" w:hAnsi="Times New Roman" w:cs="Times New Roman"/>
            <w:noProof/>
            <w:webHidden/>
            <w:sz w:val="24"/>
            <w:szCs w:val="24"/>
          </w:rPr>
          <w:fldChar w:fldCharType="end"/>
        </w:r>
      </w:hyperlink>
    </w:p>
    <w:p w14:paraId="35657AE6" w14:textId="28AC1453"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32" w:history="1">
        <w:r w:rsidR="00225A3D" w:rsidRPr="00225A3D">
          <w:rPr>
            <w:rStyle w:val="Hyperlink"/>
            <w:rFonts w:ascii="Times New Roman" w:hAnsi="Times New Roman" w:cs="Times New Roman"/>
            <w:b/>
            <w:bCs/>
            <w:noProof/>
            <w:sz w:val="24"/>
            <w:szCs w:val="24"/>
          </w:rPr>
          <w:t>Gambar 3. 5</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40</w:t>
        </w:r>
        <w:r w:rsidR="00225A3D" w:rsidRPr="00225A3D">
          <w:rPr>
            <w:rFonts w:ascii="Times New Roman" w:hAnsi="Times New Roman" w:cs="Times New Roman"/>
            <w:noProof/>
            <w:webHidden/>
            <w:sz w:val="24"/>
            <w:szCs w:val="24"/>
          </w:rPr>
          <w:fldChar w:fldCharType="end"/>
        </w:r>
      </w:hyperlink>
    </w:p>
    <w:p w14:paraId="1128ACB0" w14:textId="19DE9D89"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33" w:history="1">
        <w:r w:rsidR="00225A3D" w:rsidRPr="00225A3D">
          <w:rPr>
            <w:rStyle w:val="Hyperlink"/>
            <w:rFonts w:ascii="Times New Roman" w:hAnsi="Times New Roman" w:cs="Times New Roman"/>
            <w:b/>
            <w:bCs/>
            <w:noProof/>
            <w:sz w:val="24"/>
            <w:szCs w:val="24"/>
          </w:rPr>
          <w:t>Gambar 3. 6</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41</w:t>
        </w:r>
        <w:r w:rsidR="00225A3D" w:rsidRPr="00225A3D">
          <w:rPr>
            <w:rFonts w:ascii="Times New Roman" w:hAnsi="Times New Roman" w:cs="Times New Roman"/>
            <w:noProof/>
            <w:webHidden/>
            <w:sz w:val="24"/>
            <w:szCs w:val="24"/>
          </w:rPr>
          <w:fldChar w:fldCharType="end"/>
        </w:r>
      </w:hyperlink>
    </w:p>
    <w:p w14:paraId="60759B53" w14:textId="326BED40"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34" w:history="1">
        <w:r w:rsidR="00225A3D" w:rsidRPr="00225A3D">
          <w:rPr>
            <w:rStyle w:val="Hyperlink"/>
            <w:rFonts w:ascii="Times New Roman" w:hAnsi="Times New Roman" w:cs="Times New Roman"/>
            <w:b/>
            <w:bCs/>
            <w:noProof/>
            <w:sz w:val="24"/>
            <w:szCs w:val="24"/>
          </w:rPr>
          <w:t>Gambar 3. 7</w:t>
        </w:r>
        <w:r w:rsidR="00225A3D" w:rsidRPr="00225A3D">
          <w:rPr>
            <w:rStyle w:val="Hyperlink"/>
            <w:rFonts w:ascii="Times New Roman" w:hAnsi="Times New Roman" w:cs="Times New Roman"/>
            <w:noProof/>
            <w:sz w:val="24"/>
            <w:szCs w:val="24"/>
          </w:rPr>
          <w:t xml:space="preserve"> Tree Untuk Node Thalac&lt;12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41</w:t>
        </w:r>
        <w:r w:rsidR="00225A3D" w:rsidRPr="00225A3D">
          <w:rPr>
            <w:rFonts w:ascii="Times New Roman" w:hAnsi="Times New Roman" w:cs="Times New Roman"/>
            <w:noProof/>
            <w:webHidden/>
            <w:sz w:val="24"/>
            <w:szCs w:val="24"/>
          </w:rPr>
          <w:fldChar w:fldCharType="end"/>
        </w:r>
      </w:hyperlink>
    </w:p>
    <w:p w14:paraId="1AD4B29F" w14:textId="5A69576E"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35" w:history="1">
        <w:r w:rsidR="00225A3D" w:rsidRPr="00225A3D">
          <w:rPr>
            <w:rStyle w:val="Hyperlink"/>
            <w:rFonts w:ascii="Times New Roman" w:hAnsi="Times New Roman" w:cs="Times New Roman"/>
            <w:b/>
            <w:bCs/>
            <w:noProof/>
            <w:sz w:val="24"/>
            <w:szCs w:val="24"/>
          </w:rPr>
          <w:t>Gambar 3. 8</w:t>
        </w:r>
        <w:r w:rsidR="00225A3D" w:rsidRPr="00225A3D">
          <w:rPr>
            <w:rStyle w:val="Hyperlink"/>
            <w:rFonts w:ascii="Times New Roman" w:hAnsi="Times New Roman" w:cs="Times New Roman"/>
            <w:noProof/>
            <w:sz w:val="24"/>
            <w:szCs w:val="24"/>
          </w:rPr>
          <w:t xml:space="preserve"> Tree Untuk Node Thalac&lt;16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42</w:t>
        </w:r>
        <w:r w:rsidR="00225A3D" w:rsidRPr="00225A3D">
          <w:rPr>
            <w:rFonts w:ascii="Times New Roman" w:hAnsi="Times New Roman" w:cs="Times New Roman"/>
            <w:noProof/>
            <w:webHidden/>
            <w:sz w:val="24"/>
            <w:szCs w:val="24"/>
          </w:rPr>
          <w:fldChar w:fldCharType="end"/>
        </w:r>
      </w:hyperlink>
    </w:p>
    <w:p w14:paraId="6CD52DB7" w14:textId="7A843897"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36" w:history="1">
        <w:r w:rsidR="00225A3D" w:rsidRPr="00225A3D">
          <w:rPr>
            <w:rStyle w:val="Hyperlink"/>
            <w:rFonts w:ascii="Times New Roman" w:hAnsi="Times New Roman" w:cs="Times New Roman"/>
            <w:b/>
            <w:bCs/>
            <w:noProof/>
            <w:sz w:val="24"/>
            <w:szCs w:val="24"/>
          </w:rPr>
          <w:t>Gambar 3. 9</w:t>
        </w:r>
        <w:r w:rsidR="00225A3D" w:rsidRPr="00225A3D">
          <w:rPr>
            <w:rStyle w:val="Hyperlink"/>
            <w:rFonts w:ascii="Times New Roman" w:hAnsi="Times New Roman" w:cs="Times New Roman"/>
            <w:noProof/>
            <w:sz w:val="24"/>
            <w:szCs w:val="24"/>
          </w:rPr>
          <w:t xml:space="preserve"> Tree Untuk Node Thalac&lt;182</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43</w:t>
        </w:r>
        <w:r w:rsidR="00225A3D" w:rsidRPr="00225A3D">
          <w:rPr>
            <w:rFonts w:ascii="Times New Roman" w:hAnsi="Times New Roman" w:cs="Times New Roman"/>
            <w:noProof/>
            <w:webHidden/>
            <w:sz w:val="24"/>
            <w:szCs w:val="24"/>
          </w:rPr>
          <w:fldChar w:fldCharType="end"/>
        </w:r>
      </w:hyperlink>
    </w:p>
    <w:p w14:paraId="4947A8E9" w14:textId="5653DA1C"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37" w:history="1">
        <w:r w:rsidR="00225A3D" w:rsidRPr="00225A3D">
          <w:rPr>
            <w:rStyle w:val="Hyperlink"/>
            <w:rFonts w:ascii="Times New Roman" w:hAnsi="Times New Roman" w:cs="Times New Roman"/>
            <w:b/>
            <w:bCs/>
            <w:noProof/>
            <w:sz w:val="24"/>
            <w:szCs w:val="24"/>
          </w:rPr>
          <w:t>Gambar 3. 10</w:t>
        </w:r>
        <w:r w:rsidR="00225A3D" w:rsidRPr="00225A3D">
          <w:rPr>
            <w:rStyle w:val="Hyperlink"/>
            <w:rFonts w:ascii="Times New Roman" w:hAnsi="Times New Roman" w:cs="Times New Roman"/>
            <w:noProof/>
            <w:sz w:val="24"/>
            <w:szCs w:val="24"/>
          </w:rPr>
          <w:t xml:space="preserve"> Tree Untuk Node Thalac&lt;196</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43</w:t>
        </w:r>
        <w:r w:rsidR="00225A3D" w:rsidRPr="00225A3D">
          <w:rPr>
            <w:rFonts w:ascii="Times New Roman" w:hAnsi="Times New Roman" w:cs="Times New Roman"/>
            <w:noProof/>
            <w:webHidden/>
            <w:sz w:val="24"/>
            <w:szCs w:val="24"/>
          </w:rPr>
          <w:fldChar w:fldCharType="end"/>
        </w:r>
      </w:hyperlink>
    </w:p>
    <w:p w14:paraId="5D27CDFB" w14:textId="51E7FB8F"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38" w:history="1">
        <w:r w:rsidR="00225A3D" w:rsidRPr="00225A3D">
          <w:rPr>
            <w:rStyle w:val="Hyperlink"/>
            <w:rFonts w:ascii="Times New Roman" w:hAnsi="Times New Roman" w:cs="Times New Roman"/>
            <w:b/>
            <w:bCs/>
            <w:noProof/>
            <w:sz w:val="24"/>
            <w:szCs w:val="24"/>
          </w:rPr>
          <w:t>Gambar 3. 11</w:t>
        </w:r>
        <w:r w:rsidR="00225A3D" w:rsidRPr="00225A3D">
          <w:rPr>
            <w:rStyle w:val="Hyperlink"/>
            <w:rFonts w:ascii="Times New Roman" w:hAnsi="Times New Roman" w:cs="Times New Roman"/>
            <w:noProof/>
            <w:sz w:val="24"/>
            <w:szCs w:val="24"/>
          </w:rPr>
          <w:t xml:space="preserve"> Tree Sementara Yang Terbentu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44</w:t>
        </w:r>
        <w:r w:rsidR="00225A3D" w:rsidRPr="00225A3D">
          <w:rPr>
            <w:rFonts w:ascii="Times New Roman" w:hAnsi="Times New Roman" w:cs="Times New Roman"/>
            <w:noProof/>
            <w:webHidden/>
            <w:sz w:val="24"/>
            <w:szCs w:val="24"/>
          </w:rPr>
          <w:fldChar w:fldCharType="end"/>
        </w:r>
      </w:hyperlink>
    </w:p>
    <w:p w14:paraId="5B160022" w14:textId="645723AB"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39" w:history="1">
        <w:r w:rsidR="00225A3D" w:rsidRPr="00225A3D">
          <w:rPr>
            <w:rStyle w:val="Hyperlink"/>
            <w:rFonts w:ascii="Times New Roman" w:hAnsi="Times New Roman" w:cs="Times New Roman"/>
            <w:b/>
            <w:bCs/>
            <w:noProof/>
            <w:sz w:val="24"/>
            <w:szCs w:val="24"/>
          </w:rPr>
          <w:t>Gambar 3. 12</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44</w:t>
        </w:r>
        <w:r w:rsidR="00225A3D" w:rsidRPr="00225A3D">
          <w:rPr>
            <w:rFonts w:ascii="Times New Roman" w:hAnsi="Times New Roman" w:cs="Times New Roman"/>
            <w:noProof/>
            <w:webHidden/>
            <w:sz w:val="24"/>
            <w:szCs w:val="24"/>
          </w:rPr>
          <w:fldChar w:fldCharType="end"/>
        </w:r>
      </w:hyperlink>
    </w:p>
    <w:p w14:paraId="760FEC0B" w14:textId="691DF6A1"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40" w:history="1">
        <w:r w:rsidR="00225A3D" w:rsidRPr="00225A3D">
          <w:rPr>
            <w:rStyle w:val="Hyperlink"/>
            <w:rFonts w:ascii="Times New Roman" w:hAnsi="Times New Roman" w:cs="Times New Roman"/>
            <w:b/>
            <w:bCs/>
            <w:noProof/>
            <w:sz w:val="24"/>
            <w:szCs w:val="24"/>
          </w:rPr>
          <w:t>Gambar 3. 13</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45</w:t>
        </w:r>
        <w:r w:rsidR="00225A3D" w:rsidRPr="00225A3D">
          <w:rPr>
            <w:rFonts w:ascii="Times New Roman" w:hAnsi="Times New Roman" w:cs="Times New Roman"/>
            <w:noProof/>
            <w:webHidden/>
            <w:sz w:val="24"/>
            <w:szCs w:val="24"/>
          </w:rPr>
          <w:fldChar w:fldCharType="end"/>
        </w:r>
      </w:hyperlink>
    </w:p>
    <w:p w14:paraId="5BDF5E13" w14:textId="2B939D75"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41" w:history="1">
        <w:r w:rsidR="00225A3D" w:rsidRPr="00225A3D">
          <w:rPr>
            <w:rStyle w:val="Hyperlink"/>
            <w:rFonts w:ascii="Times New Roman" w:hAnsi="Times New Roman" w:cs="Times New Roman"/>
            <w:b/>
            <w:bCs/>
            <w:noProof/>
            <w:sz w:val="24"/>
            <w:szCs w:val="24"/>
          </w:rPr>
          <w:t>Gambar 3. 14</w:t>
        </w:r>
        <w:r w:rsidR="00225A3D" w:rsidRPr="00225A3D">
          <w:rPr>
            <w:rStyle w:val="Hyperlink"/>
            <w:rFonts w:ascii="Times New Roman" w:hAnsi="Times New Roman" w:cs="Times New Roman"/>
            <w:noProof/>
            <w:sz w:val="24"/>
            <w:szCs w:val="24"/>
          </w:rPr>
          <w:t xml:space="preserve"> Tree Untuk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45</w:t>
        </w:r>
        <w:r w:rsidR="00225A3D" w:rsidRPr="00225A3D">
          <w:rPr>
            <w:rFonts w:ascii="Times New Roman" w:hAnsi="Times New Roman" w:cs="Times New Roman"/>
            <w:noProof/>
            <w:webHidden/>
            <w:sz w:val="24"/>
            <w:szCs w:val="24"/>
          </w:rPr>
          <w:fldChar w:fldCharType="end"/>
        </w:r>
      </w:hyperlink>
    </w:p>
    <w:p w14:paraId="2328F750" w14:textId="49F53DDE"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42" w:history="1">
        <w:r w:rsidR="00225A3D" w:rsidRPr="00225A3D">
          <w:rPr>
            <w:rStyle w:val="Hyperlink"/>
            <w:rFonts w:ascii="Times New Roman" w:hAnsi="Times New Roman" w:cs="Times New Roman"/>
            <w:b/>
            <w:bCs/>
            <w:noProof/>
            <w:sz w:val="24"/>
            <w:szCs w:val="24"/>
          </w:rPr>
          <w:t>Gambar 3. 15</w:t>
        </w:r>
        <w:r w:rsidR="00225A3D" w:rsidRPr="00225A3D">
          <w:rPr>
            <w:rStyle w:val="Hyperlink"/>
            <w:rFonts w:ascii="Times New Roman" w:hAnsi="Times New Roman" w:cs="Times New Roman"/>
            <w:noProof/>
            <w:sz w:val="24"/>
            <w:szCs w:val="24"/>
          </w:rPr>
          <w:t xml:space="preserve"> Tree Untuk Node Thalac&lt;188</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46</w:t>
        </w:r>
        <w:r w:rsidR="00225A3D" w:rsidRPr="00225A3D">
          <w:rPr>
            <w:rFonts w:ascii="Times New Roman" w:hAnsi="Times New Roman" w:cs="Times New Roman"/>
            <w:noProof/>
            <w:webHidden/>
            <w:sz w:val="24"/>
            <w:szCs w:val="24"/>
          </w:rPr>
          <w:fldChar w:fldCharType="end"/>
        </w:r>
      </w:hyperlink>
    </w:p>
    <w:p w14:paraId="75A48DED" w14:textId="7771467E"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43" w:history="1">
        <w:r w:rsidR="00225A3D" w:rsidRPr="00225A3D">
          <w:rPr>
            <w:rStyle w:val="Hyperlink"/>
            <w:rFonts w:ascii="Times New Roman" w:hAnsi="Times New Roman" w:cs="Times New Roman"/>
            <w:b/>
            <w:bCs/>
            <w:noProof/>
            <w:sz w:val="24"/>
            <w:szCs w:val="24"/>
          </w:rPr>
          <w:t>Gambar 3. 16</w:t>
        </w:r>
        <w:r w:rsidR="00225A3D" w:rsidRPr="00225A3D">
          <w:rPr>
            <w:rStyle w:val="Hyperlink"/>
            <w:rFonts w:ascii="Times New Roman" w:hAnsi="Times New Roman" w:cs="Times New Roman"/>
            <w:noProof/>
            <w:sz w:val="24"/>
            <w:szCs w:val="24"/>
          </w:rPr>
          <w:t xml:space="preserve"> Tree Sementara Yang Sudah Dibua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47</w:t>
        </w:r>
        <w:r w:rsidR="00225A3D" w:rsidRPr="00225A3D">
          <w:rPr>
            <w:rFonts w:ascii="Times New Roman" w:hAnsi="Times New Roman" w:cs="Times New Roman"/>
            <w:noProof/>
            <w:webHidden/>
            <w:sz w:val="24"/>
            <w:szCs w:val="24"/>
          </w:rPr>
          <w:fldChar w:fldCharType="end"/>
        </w:r>
      </w:hyperlink>
    </w:p>
    <w:p w14:paraId="44E5C372" w14:textId="5038E4B1"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44" w:history="1">
        <w:r w:rsidR="00225A3D" w:rsidRPr="00225A3D">
          <w:rPr>
            <w:rStyle w:val="Hyperlink"/>
            <w:rFonts w:ascii="Times New Roman" w:hAnsi="Times New Roman" w:cs="Times New Roman"/>
            <w:b/>
            <w:bCs/>
            <w:noProof/>
            <w:sz w:val="24"/>
            <w:szCs w:val="24"/>
          </w:rPr>
          <w:t>Gambar 3. 17</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47</w:t>
        </w:r>
        <w:r w:rsidR="00225A3D" w:rsidRPr="00225A3D">
          <w:rPr>
            <w:rFonts w:ascii="Times New Roman" w:hAnsi="Times New Roman" w:cs="Times New Roman"/>
            <w:noProof/>
            <w:webHidden/>
            <w:sz w:val="24"/>
            <w:szCs w:val="24"/>
          </w:rPr>
          <w:fldChar w:fldCharType="end"/>
        </w:r>
      </w:hyperlink>
    </w:p>
    <w:p w14:paraId="3D87BA1D" w14:textId="6B84E4E4"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45" w:history="1">
        <w:r w:rsidR="00225A3D" w:rsidRPr="00225A3D">
          <w:rPr>
            <w:rStyle w:val="Hyperlink"/>
            <w:rFonts w:ascii="Times New Roman" w:hAnsi="Times New Roman" w:cs="Times New Roman"/>
            <w:b/>
            <w:bCs/>
            <w:noProof/>
            <w:sz w:val="24"/>
            <w:szCs w:val="24"/>
          </w:rPr>
          <w:t>Gambar 3. 18</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48</w:t>
        </w:r>
        <w:r w:rsidR="00225A3D" w:rsidRPr="00225A3D">
          <w:rPr>
            <w:rFonts w:ascii="Times New Roman" w:hAnsi="Times New Roman" w:cs="Times New Roman"/>
            <w:noProof/>
            <w:webHidden/>
            <w:sz w:val="24"/>
            <w:szCs w:val="24"/>
          </w:rPr>
          <w:fldChar w:fldCharType="end"/>
        </w:r>
      </w:hyperlink>
    </w:p>
    <w:p w14:paraId="1AFBD23D" w14:textId="1E4952B9"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46" w:history="1">
        <w:r w:rsidR="00225A3D" w:rsidRPr="00225A3D">
          <w:rPr>
            <w:rStyle w:val="Hyperlink"/>
            <w:rFonts w:ascii="Times New Roman" w:hAnsi="Times New Roman" w:cs="Times New Roman"/>
            <w:b/>
            <w:bCs/>
            <w:noProof/>
            <w:sz w:val="24"/>
            <w:szCs w:val="24"/>
          </w:rPr>
          <w:t>Gambar 3. 19</w:t>
        </w:r>
        <w:r w:rsidR="00225A3D" w:rsidRPr="00225A3D">
          <w:rPr>
            <w:rStyle w:val="Hyperlink"/>
            <w:rFonts w:ascii="Times New Roman" w:hAnsi="Times New Roman" w:cs="Times New Roman"/>
            <w:noProof/>
            <w:sz w:val="24"/>
            <w:szCs w:val="24"/>
          </w:rPr>
          <w:t xml:space="preserve"> Tree Dengan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48</w:t>
        </w:r>
        <w:r w:rsidR="00225A3D" w:rsidRPr="00225A3D">
          <w:rPr>
            <w:rFonts w:ascii="Times New Roman" w:hAnsi="Times New Roman" w:cs="Times New Roman"/>
            <w:noProof/>
            <w:webHidden/>
            <w:sz w:val="24"/>
            <w:szCs w:val="24"/>
          </w:rPr>
          <w:fldChar w:fldCharType="end"/>
        </w:r>
      </w:hyperlink>
    </w:p>
    <w:p w14:paraId="49BD309F" w14:textId="12BFA94E"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47" w:history="1">
        <w:r w:rsidR="00225A3D" w:rsidRPr="00225A3D">
          <w:rPr>
            <w:rStyle w:val="Hyperlink"/>
            <w:rFonts w:ascii="Times New Roman" w:hAnsi="Times New Roman" w:cs="Times New Roman"/>
            <w:b/>
            <w:bCs/>
            <w:noProof/>
            <w:sz w:val="24"/>
            <w:szCs w:val="24"/>
          </w:rPr>
          <w:t>Gambar 3. 20</w:t>
        </w:r>
        <w:r w:rsidR="00225A3D" w:rsidRPr="00225A3D">
          <w:rPr>
            <w:rStyle w:val="Hyperlink"/>
            <w:rFonts w:ascii="Times New Roman" w:hAnsi="Times New Roman" w:cs="Times New Roman"/>
            <w:noProof/>
            <w:sz w:val="24"/>
            <w:szCs w:val="24"/>
          </w:rPr>
          <w:t xml:space="preserve"> Hasil Tree Pertama Yang Dibua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49</w:t>
        </w:r>
        <w:r w:rsidR="00225A3D" w:rsidRPr="00225A3D">
          <w:rPr>
            <w:rFonts w:ascii="Times New Roman" w:hAnsi="Times New Roman" w:cs="Times New Roman"/>
            <w:noProof/>
            <w:webHidden/>
            <w:sz w:val="24"/>
            <w:szCs w:val="24"/>
          </w:rPr>
          <w:fldChar w:fldCharType="end"/>
        </w:r>
      </w:hyperlink>
    </w:p>
    <w:p w14:paraId="79FF2205" w14:textId="639B46F8"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48" w:history="1">
        <w:r w:rsidR="00225A3D" w:rsidRPr="00225A3D">
          <w:rPr>
            <w:rStyle w:val="Hyperlink"/>
            <w:rFonts w:ascii="Times New Roman" w:hAnsi="Times New Roman" w:cs="Times New Roman"/>
            <w:b/>
            <w:bCs/>
            <w:noProof/>
            <w:sz w:val="24"/>
            <w:szCs w:val="24"/>
          </w:rPr>
          <w:t>Gambar 3. 21</w:t>
        </w:r>
        <w:r w:rsidR="00225A3D" w:rsidRPr="00225A3D">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50</w:t>
        </w:r>
        <w:r w:rsidR="00225A3D" w:rsidRPr="00225A3D">
          <w:rPr>
            <w:rFonts w:ascii="Times New Roman" w:hAnsi="Times New Roman" w:cs="Times New Roman"/>
            <w:noProof/>
            <w:webHidden/>
            <w:sz w:val="24"/>
            <w:szCs w:val="24"/>
          </w:rPr>
          <w:fldChar w:fldCharType="end"/>
        </w:r>
      </w:hyperlink>
    </w:p>
    <w:p w14:paraId="4BC906FD" w14:textId="7F4AF71B"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49" w:history="1">
        <w:r w:rsidR="00225A3D" w:rsidRPr="00225A3D">
          <w:rPr>
            <w:rStyle w:val="Hyperlink"/>
            <w:rFonts w:ascii="Times New Roman" w:hAnsi="Times New Roman" w:cs="Times New Roman"/>
            <w:b/>
            <w:bCs/>
            <w:noProof/>
            <w:sz w:val="24"/>
            <w:szCs w:val="24"/>
          </w:rPr>
          <w:t>Gambar 3. 22</w:t>
        </w:r>
        <w:r w:rsidR="00225A3D" w:rsidRPr="00225A3D">
          <w:rPr>
            <w:rStyle w:val="Hyperlink"/>
            <w:rFonts w:ascii="Times New Roman" w:hAnsi="Times New Roman" w:cs="Times New Roman"/>
            <w:noProof/>
            <w:sz w:val="24"/>
            <w:szCs w:val="24"/>
          </w:rPr>
          <w:t xml:space="preserve"> Tree Kedua Untuk Node Cp=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52</w:t>
        </w:r>
        <w:r w:rsidR="00225A3D" w:rsidRPr="00225A3D">
          <w:rPr>
            <w:rFonts w:ascii="Times New Roman" w:hAnsi="Times New Roman" w:cs="Times New Roman"/>
            <w:noProof/>
            <w:webHidden/>
            <w:sz w:val="24"/>
            <w:szCs w:val="24"/>
          </w:rPr>
          <w:fldChar w:fldCharType="end"/>
        </w:r>
      </w:hyperlink>
    </w:p>
    <w:p w14:paraId="7A1DE469" w14:textId="0C1DC5C1"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50" w:history="1">
        <w:r w:rsidR="00225A3D" w:rsidRPr="00225A3D">
          <w:rPr>
            <w:rStyle w:val="Hyperlink"/>
            <w:rFonts w:ascii="Times New Roman" w:hAnsi="Times New Roman" w:cs="Times New Roman"/>
            <w:b/>
            <w:bCs/>
            <w:noProof/>
            <w:sz w:val="24"/>
            <w:szCs w:val="24"/>
          </w:rPr>
          <w:t>Gambar 3. 23</w:t>
        </w:r>
        <w:r w:rsidR="00225A3D" w:rsidRPr="00225A3D">
          <w:rPr>
            <w:rStyle w:val="Hyperlink"/>
            <w:rFonts w:ascii="Times New Roman" w:hAnsi="Times New Roman" w:cs="Times New Roman"/>
            <w:noProof/>
            <w:sz w:val="24"/>
            <w:szCs w:val="24"/>
          </w:rPr>
          <w:t xml:space="preserve"> Tree Kedua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52</w:t>
        </w:r>
        <w:r w:rsidR="00225A3D" w:rsidRPr="00225A3D">
          <w:rPr>
            <w:rFonts w:ascii="Times New Roman" w:hAnsi="Times New Roman" w:cs="Times New Roman"/>
            <w:noProof/>
            <w:webHidden/>
            <w:sz w:val="24"/>
            <w:szCs w:val="24"/>
          </w:rPr>
          <w:fldChar w:fldCharType="end"/>
        </w:r>
      </w:hyperlink>
    </w:p>
    <w:p w14:paraId="67D07B71" w14:textId="1E7C303D"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51" w:history="1">
        <w:r w:rsidR="00225A3D" w:rsidRPr="00225A3D">
          <w:rPr>
            <w:rStyle w:val="Hyperlink"/>
            <w:rFonts w:ascii="Times New Roman" w:hAnsi="Times New Roman" w:cs="Times New Roman"/>
            <w:b/>
            <w:bCs/>
            <w:noProof/>
            <w:sz w:val="24"/>
            <w:szCs w:val="24"/>
          </w:rPr>
          <w:t>Gambar 3. 24</w:t>
        </w:r>
        <w:r w:rsidR="00225A3D" w:rsidRPr="00225A3D">
          <w:rPr>
            <w:rStyle w:val="Hyperlink"/>
            <w:rFonts w:ascii="Times New Roman" w:hAnsi="Times New Roman" w:cs="Times New Roman"/>
            <w:noProof/>
            <w:sz w:val="24"/>
            <w:szCs w:val="24"/>
          </w:rPr>
          <w:t xml:space="preserve"> Tree Kedua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53</w:t>
        </w:r>
        <w:r w:rsidR="00225A3D" w:rsidRPr="00225A3D">
          <w:rPr>
            <w:rFonts w:ascii="Times New Roman" w:hAnsi="Times New Roman" w:cs="Times New Roman"/>
            <w:noProof/>
            <w:webHidden/>
            <w:sz w:val="24"/>
            <w:szCs w:val="24"/>
          </w:rPr>
          <w:fldChar w:fldCharType="end"/>
        </w:r>
      </w:hyperlink>
    </w:p>
    <w:p w14:paraId="441C7C16" w14:textId="2117F10F"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52" w:history="1">
        <w:r w:rsidR="00225A3D" w:rsidRPr="00225A3D">
          <w:rPr>
            <w:rStyle w:val="Hyperlink"/>
            <w:rFonts w:ascii="Times New Roman" w:hAnsi="Times New Roman" w:cs="Times New Roman"/>
            <w:b/>
            <w:bCs/>
            <w:noProof/>
            <w:sz w:val="24"/>
            <w:szCs w:val="24"/>
          </w:rPr>
          <w:t>Gambar 3. 25</w:t>
        </w:r>
        <w:r w:rsidR="00225A3D" w:rsidRPr="00225A3D">
          <w:rPr>
            <w:rStyle w:val="Hyperlink"/>
            <w:rFonts w:ascii="Times New Roman" w:hAnsi="Times New Roman" w:cs="Times New Roman"/>
            <w:noProof/>
            <w:sz w:val="24"/>
            <w:szCs w:val="24"/>
          </w:rPr>
          <w:t xml:space="preserve"> Tree Kedua Untuk Node Thalac&lt;12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53</w:t>
        </w:r>
        <w:r w:rsidR="00225A3D" w:rsidRPr="00225A3D">
          <w:rPr>
            <w:rFonts w:ascii="Times New Roman" w:hAnsi="Times New Roman" w:cs="Times New Roman"/>
            <w:noProof/>
            <w:webHidden/>
            <w:sz w:val="24"/>
            <w:szCs w:val="24"/>
          </w:rPr>
          <w:fldChar w:fldCharType="end"/>
        </w:r>
      </w:hyperlink>
    </w:p>
    <w:p w14:paraId="13D13043" w14:textId="215A20B8"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53" w:history="1">
        <w:r w:rsidR="00225A3D" w:rsidRPr="00225A3D">
          <w:rPr>
            <w:rStyle w:val="Hyperlink"/>
            <w:rFonts w:ascii="Times New Roman" w:hAnsi="Times New Roman" w:cs="Times New Roman"/>
            <w:b/>
            <w:bCs/>
            <w:noProof/>
            <w:sz w:val="24"/>
            <w:szCs w:val="24"/>
          </w:rPr>
          <w:t>Gambar 3. 26</w:t>
        </w:r>
        <w:r w:rsidR="00225A3D" w:rsidRPr="00225A3D">
          <w:rPr>
            <w:rStyle w:val="Hyperlink"/>
            <w:rFonts w:ascii="Times New Roman" w:hAnsi="Times New Roman" w:cs="Times New Roman"/>
            <w:noProof/>
            <w:sz w:val="24"/>
            <w:szCs w:val="24"/>
          </w:rPr>
          <w:t xml:space="preserve"> Tree Kedua Untuk Node Thalac&lt;16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54</w:t>
        </w:r>
        <w:r w:rsidR="00225A3D" w:rsidRPr="00225A3D">
          <w:rPr>
            <w:rFonts w:ascii="Times New Roman" w:hAnsi="Times New Roman" w:cs="Times New Roman"/>
            <w:noProof/>
            <w:webHidden/>
            <w:sz w:val="24"/>
            <w:szCs w:val="24"/>
          </w:rPr>
          <w:fldChar w:fldCharType="end"/>
        </w:r>
      </w:hyperlink>
    </w:p>
    <w:p w14:paraId="5B352CC4" w14:textId="0C8D28F2"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54" w:history="1">
        <w:r w:rsidR="00225A3D" w:rsidRPr="00225A3D">
          <w:rPr>
            <w:rStyle w:val="Hyperlink"/>
            <w:rFonts w:ascii="Times New Roman" w:hAnsi="Times New Roman" w:cs="Times New Roman"/>
            <w:b/>
            <w:bCs/>
            <w:noProof/>
            <w:sz w:val="24"/>
            <w:szCs w:val="24"/>
          </w:rPr>
          <w:t>Gambar 3. 27</w:t>
        </w:r>
        <w:r w:rsidR="00225A3D" w:rsidRPr="00225A3D">
          <w:rPr>
            <w:rStyle w:val="Hyperlink"/>
            <w:rFonts w:ascii="Times New Roman" w:hAnsi="Times New Roman" w:cs="Times New Roman"/>
            <w:noProof/>
            <w:sz w:val="24"/>
            <w:szCs w:val="24"/>
          </w:rPr>
          <w:t xml:space="preserve"> Tree Kedua Untuk Node Thalac&lt;182</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54</w:t>
        </w:r>
        <w:r w:rsidR="00225A3D" w:rsidRPr="00225A3D">
          <w:rPr>
            <w:rFonts w:ascii="Times New Roman" w:hAnsi="Times New Roman" w:cs="Times New Roman"/>
            <w:noProof/>
            <w:webHidden/>
            <w:sz w:val="24"/>
            <w:szCs w:val="24"/>
          </w:rPr>
          <w:fldChar w:fldCharType="end"/>
        </w:r>
      </w:hyperlink>
    </w:p>
    <w:p w14:paraId="22033E69" w14:textId="2D220C04"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55" w:history="1">
        <w:r w:rsidR="00225A3D" w:rsidRPr="00225A3D">
          <w:rPr>
            <w:rStyle w:val="Hyperlink"/>
            <w:rFonts w:ascii="Times New Roman" w:hAnsi="Times New Roman" w:cs="Times New Roman"/>
            <w:b/>
            <w:bCs/>
            <w:noProof/>
            <w:sz w:val="24"/>
            <w:szCs w:val="24"/>
          </w:rPr>
          <w:t>Gambar 3. 28</w:t>
        </w:r>
        <w:r w:rsidR="00225A3D" w:rsidRPr="00225A3D">
          <w:rPr>
            <w:rStyle w:val="Hyperlink"/>
            <w:rFonts w:ascii="Times New Roman" w:hAnsi="Times New Roman" w:cs="Times New Roman"/>
            <w:noProof/>
            <w:sz w:val="24"/>
            <w:szCs w:val="24"/>
          </w:rPr>
          <w:t xml:space="preserve"> Tree Kedua Untuk Node Thalac&lt;196</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55</w:t>
        </w:r>
        <w:r w:rsidR="00225A3D" w:rsidRPr="00225A3D">
          <w:rPr>
            <w:rFonts w:ascii="Times New Roman" w:hAnsi="Times New Roman" w:cs="Times New Roman"/>
            <w:noProof/>
            <w:webHidden/>
            <w:sz w:val="24"/>
            <w:szCs w:val="24"/>
          </w:rPr>
          <w:fldChar w:fldCharType="end"/>
        </w:r>
      </w:hyperlink>
    </w:p>
    <w:p w14:paraId="717E0880" w14:textId="706B728B"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56" w:history="1">
        <w:r w:rsidR="00225A3D" w:rsidRPr="00225A3D">
          <w:rPr>
            <w:rStyle w:val="Hyperlink"/>
            <w:rFonts w:ascii="Times New Roman" w:hAnsi="Times New Roman" w:cs="Times New Roman"/>
            <w:b/>
            <w:bCs/>
            <w:noProof/>
            <w:sz w:val="24"/>
            <w:szCs w:val="24"/>
          </w:rPr>
          <w:t>Gambar 3. 29</w:t>
        </w:r>
        <w:r w:rsidR="00225A3D" w:rsidRPr="00225A3D">
          <w:rPr>
            <w:rStyle w:val="Hyperlink"/>
            <w:rFonts w:ascii="Times New Roman" w:hAnsi="Times New Roman" w:cs="Times New Roman"/>
            <w:noProof/>
            <w:sz w:val="24"/>
            <w:szCs w:val="24"/>
          </w:rPr>
          <w:t xml:space="preserve"> Hasil Tree Kedua Sementara Yang Terbentu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55</w:t>
        </w:r>
        <w:r w:rsidR="00225A3D" w:rsidRPr="00225A3D">
          <w:rPr>
            <w:rFonts w:ascii="Times New Roman" w:hAnsi="Times New Roman" w:cs="Times New Roman"/>
            <w:noProof/>
            <w:webHidden/>
            <w:sz w:val="24"/>
            <w:szCs w:val="24"/>
          </w:rPr>
          <w:fldChar w:fldCharType="end"/>
        </w:r>
      </w:hyperlink>
    </w:p>
    <w:p w14:paraId="0B1905D9" w14:textId="1DDE13E7"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57" w:history="1">
        <w:r w:rsidR="00225A3D" w:rsidRPr="00225A3D">
          <w:rPr>
            <w:rStyle w:val="Hyperlink"/>
            <w:rFonts w:ascii="Times New Roman" w:hAnsi="Times New Roman" w:cs="Times New Roman"/>
            <w:b/>
            <w:bCs/>
            <w:noProof/>
            <w:sz w:val="24"/>
            <w:szCs w:val="24"/>
          </w:rPr>
          <w:t>Gambar 3. 30</w:t>
        </w:r>
        <w:r w:rsidR="00225A3D" w:rsidRPr="00225A3D">
          <w:rPr>
            <w:rStyle w:val="Hyperlink"/>
            <w:rFonts w:ascii="Times New Roman" w:hAnsi="Times New Roman" w:cs="Times New Roman"/>
            <w:noProof/>
            <w:sz w:val="24"/>
            <w:szCs w:val="24"/>
          </w:rPr>
          <w:t xml:space="preserve"> Tree Kedua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56</w:t>
        </w:r>
        <w:r w:rsidR="00225A3D" w:rsidRPr="00225A3D">
          <w:rPr>
            <w:rFonts w:ascii="Times New Roman" w:hAnsi="Times New Roman" w:cs="Times New Roman"/>
            <w:noProof/>
            <w:webHidden/>
            <w:sz w:val="24"/>
            <w:szCs w:val="24"/>
          </w:rPr>
          <w:fldChar w:fldCharType="end"/>
        </w:r>
      </w:hyperlink>
    </w:p>
    <w:p w14:paraId="5A02064F" w14:textId="179C1683"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58" w:history="1">
        <w:r w:rsidR="00225A3D" w:rsidRPr="00225A3D">
          <w:rPr>
            <w:rStyle w:val="Hyperlink"/>
            <w:rFonts w:ascii="Times New Roman" w:hAnsi="Times New Roman" w:cs="Times New Roman"/>
            <w:b/>
            <w:bCs/>
            <w:noProof/>
            <w:sz w:val="24"/>
            <w:szCs w:val="24"/>
          </w:rPr>
          <w:t>Gambar 3. 31</w:t>
        </w:r>
        <w:r w:rsidR="00225A3D" w:rsidRPr="00225A3D">
          <w:rPr>
            <w:rStyle w:val="Hyperlink"/>
            <w:rFonts w:ascii="Times New Roman" w:hAnsi="Times New Roman" w:cs="Times New Roman"/>
            <w:noProof/>
            <w:sz w:val="24"/>
            <w:szCs w:val="24"/>
          </w:rPr>
          <w:t xml:space="preserve"> Tree Kedua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56</w:t>
        </w:r>
        <w:r w:rsidR="00225A3D" w:rsidRPr="00225A3D">
          <w:rPr>
            <w:rFonts w:ascii="Times New Roman" w:hAnsi="Times New Roman" w:cs="Times New Roman"/>
            <w:noProof/>
            <w:webHidden/>
            <w:sz w:val="24"/>
            <w:szCs w:val="24"/>
          </w:rPr>
          <w:fldChar w:fldCharType="end"/>
        </w:r>
      </w:hyperlink>
    </w:p>
    <w:p w14:paraId="1AB8F28C" w14:textId="71460FB5"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59" w:history="1">
        <w:r w:rsidR="00225A3D" w:rsidRPr="00225A3D">
          <w:rPr>
            <w:rStyle w:val="Hyperlink"/>
            <w:rFonts w:ascii="Times New Roman" w:hAnsi="Times New Roman" w:cs="Times New Roman"/>
            <w:b/>
            <w:bCs/>
            <w:noProof/>
            <w:sz w:val="24"/>
            <w:szCs w:val="24"/>
          </w:rPr>
          <w:t>Gambar 3. 32</w:t>
        </w:r>
        <w:r w:rsidR="00225A3D" w:rsidRPr="00225A3D">
          <w:rPr>
            <w:rStyle w:val="Hyperlink"/>
            <w:rFonts w:ascii="Times New Roman" w:hAnsi="Times New Roman" w:cs="Times New Roman"/>
            <w:noProof/>
            <w:sz w:val="24"/>
            <w:szCs w:val="24"/>
          </w:rPr>
          <w:t xml:space="preserve"> Tree Kedua Untuk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57</w:t>
        </w:r>
        <w:r w:rsidR="00225A3D" w:rsidRPr="00225A3D">
          <w:rPr>
            <w:rFonts w:ascii="Times New Roman" w:hAnsi="Times New Roman" w:cs="Times New Roman"/>
            <w:noProof/>
            <w:webHidden/>
            <w:sz w:val="24"/>
            <w:szCs w:val="24"/>
          </w:rPr>
          <w:fldChar w:fldCharType="end"/>
        </w:r>
      </w:hyperlink>
    </w:p>
    <w:p w14:paraId="443DA346" w14:textId="4784D1F9"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60" w:history="1">
        <w:r w:rsidR="00225A3D" w:rsidRPr="00225A3D">
          <w:rPr>
            <w:rStyle w:val="Hyperlink"/>
            <w:rFonts w:ascii="Times New Roman" w:hAnsi="Times New Roman" w:cs="Times New Roman"/>
            <w:b/>
            <w:bCs/>
            <w:noProof/>
            <w:sz w:val="24"/>
            <w:szCs w:val="24"/>
          </w:rPr>
          <w:t>Gambar 3. 33</w:t>
        </w:r>
        <w:r w:rsidR="00225A3D" w:rsidRPr="00225A3D">
          <w:rPr>
            <w:rStyle w:val="Hyperlink"/>
            <w:rFonts w:ascii="Times New Roman" w:hAnsi="Times New Roman" w:cs="Times New Roman"/>
            <w:noProof/>
            <w:sz w:val="24"/>
            <w:szCs w:val="24"/>
          </w:rPr>
          <w:t xml:space="preserve"> Tree Kedua Untuk Node Thalac&lt;188</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57</w:t>
        </w:r>
        <w:r w:rsidR="00225A3D" w:rsidRPr="00225A3D">
          <w:rPr>
            <w:rFonts w:ascii="Times New Roman" w:hAnsi="Times New Roman" w:cs="Times New Roman"/>
            <w:noProof/>
            <w:webHidden/>
            <w:sz w:val="24"/>
            <w:szCs w:val="24"/>
          </w:rPr>
          <w:fldChar w:fldCharType="end"/>
        </w:r>
      </w:hyperlink>
    </w:p>
    <w:p w14:paraId="0BAD9A09" w14:textId="1627CD7F"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61" w:history="1">
        <w:r w:rsidR="00225A3D" w:rsidRPr="00225A3D">
          <w:rPr>
            <w:rStyle w:val="Hyperlink"/>
            <w:rFonts w:ascii="Times New Roman" w:hAnsi="Times New Roman" w:cs="Times New Roman"/>
            <w:b/>
            <w:bCs/>
            <w:noProof/>
            <w:sz w:val="24"/>
            <w:szCs w:val="24"/>
          </w:rPr>
          <w:t>Gambar 3. 34</w:t>
        </w:r>
        <w:r w:rsidR="00225A3D" w:rsidRPr="00225A3D">
          <w:rPr>
            <w:rStyle w:val="Hyperlink"/>
            <w:rFonts w:ascii="Times New Roman" w:hAnsi="Times New Roman" w:cs="Times New Roman"/>
            <w:noProof/>
            <w:sz w:val="24"/>
            <w:szCs w:val="24"/>
          </w:rPr>
          <w:t xml:space="preserve"> Hasil Tree Kedua</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58</w:t>
        </w:r>
        <w:r w:rsidR="00225A3D" w:rsidRPr="00225A3D">
          <w:rPr>
            <w:rFonts w:ascii="Times New Roman" w:hAnsi="Times New Roman" w:cs="Times New Roman"/>
            <w:noProof/>
            <w:webHidden/>
            <w:sz w:val="24"/>
            <w:szCs w:val="24"/>
          </w:rPr>
          <w:fldChar w:fldCharType="end"/>
        </w:r>
      </w:hyperlink>
    </w:p>
    <w:p w14:paraId="1DFB0A70" w14:textId="668D56A0"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62" w:history="1">
        <w:r w:rsidR="00225A3D" w:rsidRPr="00225A3D">
          <w:rPr>
            <w:rStyle w:val="Hyperlink"/>
            <w:rFonts w:ascii="Times New Roman" w:hAnsi="Times New Roman" w:cs="Times New Roman"/>
            <w:b/>
            <w:bCs/>
            <w:noProof/>
            <w:sz w:val="24"/>
            <w:szCs w:val="24"/>
          </w:rPr>
          <w:t>Gambar 3. 35</w:t>
        </w:r>
        <w:r w:rsidR="00225A3D" w:rsidRPr="00225A3D">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58</w:t>
        </w:r>
        <w:r w:rsidR="00225A3D" w:rsidRPr="00225A3D">
          <w:rPr>
            <w:rFonts w:ascii="Times New Roman" w:hAnsi="Times New Roman" w:cs="Times New Roman"/>
            <w:noProof/>
            <w:webHidden/>
            <w:sz w:val="24"/>
            <w:szCs w:val="24"/>
          </w:rPr>
          <w:fldChar w:fldCharType="end"/>
        </w:r>
      </w:hyperlink>
    </w:p>
    <w:p w14:paraId="42CC22E2" w14:textId="7BC1A431"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63" w:history="1">
        <w:r w:rsidR="00225A3D" w:rsidRPr="00225A3D">
          <w:rPr>
            <w:rStyle w:val="Hyperlink"/>
            <w:rFonts w:ascii="Times New Roman" w:hAnsi="Times New Roman" w:cs="Times New Roman"/>
            <w:b/>
            <w:bCs/>
            <w:noProof/>
            <w:sz w:val="24"/>
            <w:szCs w:val="24"/>
          </w:rPr>
          <w:t>Gambar 3. 36</w:t>
        </w:r>
        <w:r w:rsidR="00225A3D" w:rsidRPr="00225A3D">
          <w:rPr>
            <w:rStyle w:val="Hyperlink"/>
            <w:rFonts w:ascii="Times New Roman" w:hAnsi="Times New Roman" w:cs="Times New Roman"/>
            <w:noProof/>
            <w:sz w:val="24"/>
            <w:szCs w:val="24"/>
          </w:rPr>
          <w:t xml:space="preserve"> Flowchart Randomized Search</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60</w:t>
        </w:r>
        <w:r w:rsidR="00225A3D" w:rsidRPr="00225A3D">
          <w:rPr>
            <w:rFonts w:ascii="Times New Roman" w:hAnsi="Times New Roman" w:cs="Times New Roman"/>
            <w:noProof/>
            <w:webHidden/>
            <w:sz w:val="24"/>
            <w:szCs w:val="24"/>
          </w:rPr>
          <w:fldChar w:fldCharType="end"/>
        </w:r>
      </w:hyperlink>
    </w:p>
    <w:p w14:paraId="2C631AC9" w14:textId="75733F1A"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64" w:history="1">
        <w:r w:rsidR="00225A3D" w:rsidRPr="00225A3D">
          <w:rPr>
            <w:rStyle w:val="Hyperlink"/>
            <w:rFonts w:ascii="Times New Roman" w:hAnsi="Times New Roman" w:cs="Times New Roman"/>
            <w:b/>
            <w:bCs/>
            <w:noProof/>
            <w:sz w:val="24"/>
            <w:szCs w:val="24"/>
          </w:rPr>
          <w:t>Gambar 3. 37</w:t>
        </w:r>
        <w:r w:rsidR="00225A3D" w:rsidRPr="00225A3D">
          <w:rPr>
            <w:rStyle w:val="Hyperlink"/>
            <w:rFonts w:ascii="Times New Roman" w:hAnsi="Times New Roman" w:cs="Times New Roman"/>
            <w:noProof/>
            <w:sz w:val="24"/>
            <w:szCs w:val="24"/>
          </w:rPr>
          <w:t xml:space="preserve"> Evaluasi Dengan Confusion Matrix</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61</w:t>
        </w:r>
        <w:r w:rsidR="00225A3D" w:rsidRPr="00225A3D">
          <w:rPr>
            <w:rFonts w:ascii="Times New Roman" w:hAnsi="Times New Roman" w:cs="Times New Roman"/>
            <w:noProof/>
            <w:webHidden/>
            <w:sz w:val="24"/>
            <w:szCs w:val="24"/>
          </w:rPr>
          <w:fldChar w:fldCharType="end"/>
        </w:r>
      </w:hyperlink>
    </w:p>
    <w:p w14:paraId="71074CF6" w14:textId="3F5D849A"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65" w:history="1">
        <w:r w:rsidR="00225A3D" w:rsidRPr="00225A3D">
          <w:rPr>
            <w:rStyle w:val="Hyperlink"/>
            <w:rFonts w:ascii="Times New Roman" w:hAnsi="Times New Roman" w:cs="Times New Roman"/>
            <w:b/>
            <w:bCs/>
            <w:noProof/>
            <w:sz w:val="24"/>
            <w:szCs w:val="24"/>
          </w:rPr>
          <w:t>Gambar 3. 38</w:t>
        </w:r>
        <w:r w:rsidR="00225A3D" w:rsidRPr="00225A3D">
          <w:rPr>
            <w:rStyle w:val="Hyperlink"/>
            <w:rFonts w:ascii="Times New Roman" w:hAnsi="Times New Roman" w:cs="Times New Roman"/>
            <w:noProof/>
            <w:sz w:val="24"/>
            <w:szCs w:val="24"/>
          </w:rPr>
          <w:t xml:space="preserve"> Model Pengembangan Waterfall</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62</w:t>
        </w:r>
        <w:r w:rsidR="00225A3D" w:rsidRPr="00225A3D">
          <w:rPr>
            <w:rFonts w:ascii="Times New Roman" w:hAnsi="Times New Roman" w:cs="Times New Roman"/>
            <w:noProof/>
            <w:webHidden/>
            <w:sz w:val="24"/>
            <w:szCs w:val="24"/>
          </w:rPr>
          <w:fldChar w:fldCharType="end"/>
        </w:r>
      </w:hyperlink>
    </w:p>
    <w:p w14:paraId="40205F32" w14:textId="13944A34"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66" w:history="1">
        <w:r w:rsidR="00225A3D" w:rsidRPr="00225A3D">
          <w:rPr>
            <w:rStyle w:val="Hyperlink"/>
            <w:rFonts w:ascii="Times New Roman" w:hAnsi="Times New Roman" w:cs="Times New Roman"/>
            <w:b/>
            <w:bCs/>
            <w:noProof/>
            <w:sz w:val="24"/>
            <w:szCs w:val="24"/>
          </w:rPr>
          <w:t>Gambar 3. 39</w:t>
        </w:r>
        <w:r w:rsidR="00225A3D" w:rsidRPr="00225A3D">
          <w:rPr>
            <w:rStyle w:val="Hyperlink"/>
            <w:rFonts w:ascii="Times New Roman" w:hAnsi="Times New Roman" w:cs="Times New Roman"/>
            <w:noProof/>
            <w:sz w:val="24"/>
            <w:szCs w:val="24"/>
          </w:rPr>
          <w:t xml:space="preserve"> Arsitektur Perangkat Luna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63</w:t>
        </w:r>
        <w:r w:rsidR="00225A3D" w:rsidRPr="00225A3D">
          <w:rPr>
            <w:rFonts w:ascii="Times New Roman" w:hAnsi="Times New Roman" w:cs="Times New Roman"/>
            <w:noProof/>
            <w:webHidden/>
            <w:sz w:val="24"/>
            <w:szCs w:val="24"/>
          </w:rPr>
          <w:fldChar w:fldCharType="end"/>
        </w:r>
      </w:hyperlink>
    </w:p>
    <w:p w14:paraId="34F0D54F" w14:textId="0CD23902"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67" w:history="1">
        <w:r w:rsidR="00225A3D" w:rsidRPr="00225A3D">
          <w:rPr>
            <w:rStyle w:val="Hyperlink"/>
            <w:rFonts w:ascii="Times New Roman" w:hAnsi="Times New Roman" w:cs="Times New Roman"/>
            <w:b/>
            <w:bCs/>
            <w:noProof/>
            <w:sz w:val="24"/>
            <w:szCs w:val="24"/>
          </w:rPr>
          <w:t>Gambar 3. 40</w:t>
        </w:r>
        <w:r w:rsidR="00225A3D" w:rsidRPr="00225A3D">
          <w:rPr>
            <w:rStyle w:val="Hyperlink"/>
            <w:rFonts w:ascii="Times New Roman" w:hAnsi="Times New Roman" w:cs="Times New Roman"/>
            <w:noProof/>
            <w:sz w:val="24"/>
            <w:szCs w:val="24"/>
          </w:rPr>
          <w:t xml:space="preserve"> Flowchart Sistem</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63</w:t>
        </w:r>
        <w:r w:rsidR="00225A3D" w:rsidRPr="00225A3D">
          <w:rPr>
            <w:rFonts w:ascii="Times New Roman" w:hAnsi="Times New Roman" w:cs="Times New Roman"/>
            <w:noProof/>
            <w:webHidden/>
            <w:sz w:val="24"/>
            <w:szCs w:val="24"/>
          </w:rPr>
          <w:fldChar w:fldCharType="end"/>
        </w:r>
      </w:hyperlink>
    </w:p>
    <w:p w14:paraId="163410DE" w14:textId="2878A2FF"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68" w:history="1">
        <w:r w:rsidR="00225A3D" w:rsidRPr="00225A3D">
          <w:rPr>
            <w:rStyle w:val="Hyperlink"/>
            <w:rFonts w:ascii="Times New Roman" w:hAnsi="Times New Roman" w:cs="Times New Roman"/>
            <w:b/>
            <w:bCs/>
            <w:noProof/>
            <w:sz w:val="24"/>
            <w:szCs w:val="24"/>
          </w:rPr>
          <w:t>Gambar 3. 41</w:t>
        </w:r>
        <w:r w:rsidR="00225A3D" w:rsidRPr="00225A3D">
          <w:rPr>
            <w:rStyle w:val="Hyperlink"/>
            <w:rFonts w:ascii="Times New Roman" w:hAnsi="Times New Roman" w:cs="Times New Roman"/>
            <w:noProof/>
            <w:sz w:val="24"/>
            <w:szCs w:val="24"/>
          </w:rPr>
          <w:t xml:space="preserve"> Dfd Level 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64</w:t>
        </w:r>
        <w:r w:rsidR="00225A3D" w:rsidRPr="00225A3D">
          <w:rPr>
            <w:rFonts w:ascii="Times New Roman" w:hAnsi="Times New Roman" w:cs="Times New Roman"/>
            <w:noProof/>
            <w:webHidden/>
            <w:sz w:val="24"/>
            <w:szCs w:val="24"/>
          </w:rPr>
          <w:fldChar w:fldCharType="end"/>
        </w:r>
      </w:hyperlink>
    </w:p>
    <w:p w14:paraId="6677CDF7" w14:textId="427D3D1A"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69" w:history="1">
        <w:r w:rsidR="00225A3D" w:rsidRPr="00225A3D">
          <w:rPr>
            <w:rStyle w:val="Hyperlink"/>
            <w:rFonts w:ascii="Times New Roman" w:hAnsi="Times New Roman" w:cs="Times New Roman"/>
            <w:b/>
            <w:bCs/>
            <w:noProof/>
            <w:sz w:val="24"/>
            <w:szCs w:val="24"/>
          </w:rPr>
          <w:t>Gambar 3. 42</w:t>
        </w:r>
        <w:r w:rsidR="00225A3D" w:rsidRPr="00225A3D">
          <w:rPr>
            <w:rStyle w:val="Hyperlink"/>
            <w:rFonts w:ascii="Times New Roman" w:hAnsi="Times New Roman" w:cs="Times New Roman"/>
            <w:noProof/>
            <w:sz w:val="24"/>
            <w:szCs w:val="24"/>
          </w:rPr>
          <w:t xml:space="preserve"> Dfd Level 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64</w:t>
        </w:r>
        <w:r w:rsidR="00225A3D" w:rsidRPr="00225A3D">
          <w:rPr>
            <w:rFonts w:ascii="Times New Roman" w:hAnsi="Times New Roman" w:cs="Times New Roman"/>
            <w:noProof/>
            <w:webHidden/>
            <w:sz w:val="24"/>
            <w:szCs w:val="24"/>
          </w:rPr>
          <w:fldChar w:fldCharType="end"/>
        </w:r>
      </w:hyperlink>
    </w:p>
    <w:p w14:paraId="1D257B36" w14:textId="16F3EC14"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70" w:history="1">
        <w:r w:rsidR="00225A3D" w:rsidRPr="00225A3D">
          <w:rPr>
            <w:rStyle w:val="Hyperlink"/>
            <w:rFonts w:ascii="Times New Roman" w:hAnsi="Times New Roman" w:cs="Times New Roman"/>
            <w:b/>
            <w:bCs/>
            <w:noProof/>
            <w:sz w:val="24"/>
            <w:szCs w:val="24"/>
          </w:rPr>
          <w:t>Gambar 3. 43</w:t>
        </w:r>
        <w:r w:rsidR="00225A3D" w:rsidRPr="00225A3D">
          <w:rPr>
            <w:rStyle w:val="Hyperlink"/>
            <w:rFonts w:ascii="Times New Roman" w:hAnsi="Times New Roman" w:cs="Times New Roman"/>
            <w:noProof/>
            <w:sz w:val="24"/>
            <w:szCs w:val="24"/>
          </w:rPr>
          <w:t xml:space="preserve"> Dfd Level 2 Proses Identifikasi</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7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65</w:t>
        </w:r>
        <w:r w:rsidR="00225A3D" w:rsidRPr="00225A3D">
          <w:rPr>
            <w:rFonts w:ascii="Times New Roman" w:hAnsi="Times New Roman" w:cs="Times New Roman"/>
            <w:noProof/>
            <w:webHidden/>
            <w:sz w:val="24"/>
            <w:szCs w:val="24"/>
          </w:rPr>
          <w:fldChar w:fldCharType="end"/>
        </w:r>
      </w:hyperlink>
    </w:p>
    <w:p w14:paraId="41F49179" w14:textId="73CCB7E6" w:rsidR="00225A3D" w:rsidRPr="00225A3D" w:rsidRDefault="00B31DF3">
      <w:pPr>
        <w:pStyle w:val="TableofFigures"/>
        <w:tabs>
          <w:tab w:val="right" w:leader="dot" w:pos="8777"/>
        </w:tabs>
        <w:rPr>
          <w:rFonts w:ascii="Times New Roman" w:eastAsiaTheme="minorEastAsia" w:hAnsi="Times New Roman" w:cs="Times New Roman"/>
          <w:noProof/>
          <w:sz w:val="24"/>
          <w:szCs w:val="24"/>
        </w:rPr>
      </w:pPr>
      <w:hyperlink w:anchor="_Toc71190871" w:history="1">
        <w:r w:rsidR="00225A3D" w:rsidRPr="00225A3D">
          <w:rPr>
            <w:rStyle w:val="Hyperlink"/>
            <w:rFonts w:ascii="Times New Roman" w:hAnsi="Times New Roman" w:cs="Times New Roman"/>
            <w:b/>
            <w:bCs/>
            <w:noProof/>
            <w:sz w:val="24"/>
            <w:szCs w:val="24"/>
          </w:rPr>
          <w:t>Gambar 3. 44</w:t>
        </w:r>
        <w:r w:rsidR="00225A3D" w:rsidRPr="00225A3D">
          <w:rPr>
            <w:rStyle w:val="Hyperlink"/>
            <w:rFonts w:ascii="Times New Roman" w:hAnsi="Times New Roman" w:cs="Times New Roman"/>
            <w:noProof/>
            <w:sz w:val="24"/>
            <w:szCs w:val="24"/>
          </w:rPr>
          <w:t xml:space="preserve"> User Interface Sistem</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7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65</w:t>
        </w:r>
        <w:r w:rsidR="00225A3D" w:rsidRPr="00225A3D">
          <w:rPr>
            <w:rFonts w:ascii="Times New Roman" w:hAnsi="Times New Roman" w:cs="Times New Roman"/>
            <w:noProof/>
            <w:webHidden/>
            <w:sz w:val="24"/>
            <w:szCs w:val="24"/>
          </w:rPr>
          <w:fldChar w:fldCharType="end"/>
        </w:r>
      </w:hyperlink>
    </w:p>
    <w:p w14:paraId="393B1B38" w14:textId="5E7D940A" w:rsidR="00FE0136" w:rsidRPr="00FE0136" w:rsidRDefault="00FE0136" w:rsidP="00FE0136">
      <w:pPr>
        <w:spacing w:after="0" w:line="276" w:lineRule="auto"/>
        <w:rPr>
          <w:rFonts w:ascii="Times New Roman" w:hAnsi="Times New Roman" w:cs="Times New Roman"/>
          <w:sz w:val="24"/>
          <w:szCs w:val="24"/>
        </w:rPr>
      </w:pPr>
      <w:r w:rsidRPr="00225A3D">
        <w:rPr>
          <w:rFonts w:ascii="Times New Roman" w:hAnsi="Times New Roman" w:cs="Times New Roman"/>
          <w:sz w:val="24"/>
          <w:szCs w:val="24"/>
        </w:rPr>
        <w:fldChar w:fldCharType="end"/>
      </w:r>
    </w:p>
    <w:p w14:paraId="233EEF44" w14:textId="77777777" w:rsidR="007C179A" w:rsidRDefault="007C179A" w:rsidP="00FE0136">
      <w:pPr>
        <w:spacing w:after="0" w:line="276" w:lineRule="auto"/>
        <w:rPr>
          <w:rFonts w:ascii="Times New Roman" w:hAnsi="Times New Roman" w:cs="Times New Roman"/>
          <w:b/>
          <w:bCs/>
          <w:sz w:val="28"/>
          <w:szCs w:val="28"/>
        </w:rPr>
      </w:pPr>
    </w:p>
    <w:p w14:paraId="65CEAEE2" w14:textId="77777777" w:rsidR="007E33FF" w:rsidRDefault="007E33FF" w:rsidP="00637E0B">
      <w:pPr>
        <w:spacing w:after="0" w:line="276" w:lineRule="auto"/>
        <w:jc w:val="center"/>
        <w:rPr>
          <w:rFonts w:ascii="Times New Roman" w:hAnsi="Times New Roman" w:cs="Times New Roman"/>
          <w:b/>
          <w:bCs/>
          <w:sz w:val="28"/>
          <w:szCs w:val="28"/>
        </w:rPr>
      </w:pPr>
    </w:p>
    <w:p w14:paraId="44EA2760" w14:textId="77777777" w:rsidR="007E33FF" w:rsidRDefault="007E33FF" w:rsidP="00637E0B">
      <w:pPr>
        <w:spacing w:after="0" w:line="276" w:lineRule="auto"/>
        <w:jc w:val="center"/>
        <w:rPr>
          <w:rFonts w:ascii="Times New Roman" w:hAnsi="Times New Roman" w:cs="Times New Roman"/>
          <w:b/>
          <w:bCs/>
          <w:sz w:val="28"/>
          <w:szCs w:val="28"/>
        </w:rPr>
      </w:pPr>
    </w:p>
    <w:p w14:paraId="10E3BCD0" w14:textId="77777777" w:rsidR="007E33FF" w:rsidRDefault="007E33FF" w:rsidP="00637E0B">
      <w:pPr>
        <w:spacing w:after="0" w:line="276" w:lineRule="auto"/>
        <w:jc w:val="center"/>
        <w:rPr>
          <w:rFonts w:ascii="Times New Roman" w:hAnsi="Times New Roman" w:cs="Times New Roman"/>
          <w:b/>
          <w:bCs/>
          <w:sz w:val="28"/>
          <w:szCs w:val="28"/>
        </w:rPr>
      </w:pPr>
    </w:p>
    <w:p w14:paraId="27849B5B" w14:textId="77777777" w:rsidR="007E33FF" w:rsidRDefault="007E33FF" w:rsidP="00637E0B">
      <w:pPr>
        <w:spacing w:after="0" w:line="276" w:lineRule="auto"/>
        <w:jc w:val="center"/>
        <w:rPr>
          <w:rFonts w:ascii="Times New Roman" w:hAnsi="Times New Roman" w:cs="Times New Roman"/>
          <w:b/>
          <w:bCs/>
          <w:sz w:val="28"/>
          <w:szCs w:val="28"/>
        </w:rPr>
      </w:pPr>
    </w:p>
    <w:p w14:paraId="7261A3A4" w14:textId="77777777" w:rsidR="007E33FF" w:rsidRDefault="007E33FF" w:rsidP="00637E0B">
      <w:pPr>
        <w:spacing w:after="0" w:line="276" w:lineRule="auto"/>
        <w:jc w:val="center"/>
        <w:rPr>
          <w:rFonts w:ascii="Times New Roman" w:hAnsi="Times New Roman" w:cs="Times New Roman"/>
          <w:b/>
          <w:bCs/>
          <w:sz w:val="28"/>
          <w:szCs w:val="28"/>
        </w:rPr>
      </w:pPr>
    </w:p>
    <w:p w14:paraId="0B447C2F" w14:textId="77777777" w:rsidR="007E33FF" w:rsidRDefault="007E33FF" w:rsidP="00637E0B">
      <w:pPr>
        <w:spacing w:after="0" w:line="276" w:lineRule="auto"/>
        <w:jc w:val="center"/>
        <w:rPr>
          <w:rFonts w:ascii="Times New Roman" w:hAnsi="Times New Roman" w:cs="Times New Roman"/>
          <w:b/>
          <w:bCs/>
          <w:sz w:val="28"/>
          <w:szCs w:val="28"/>
        </w:rPr>
      </w:pPr>
    </w:p>
    <w:p w14:paraId="4D68A2A9" w14:textId="77777777" w:rsidR="007E33FF" w:rsidRDefault="007E33FF" w:rsidP="00637E0B">
      <w:pPr>
        <w:spacing w:after="0" w:line="276" w:lineRule="auto"/>
        <w:jc w:val="center"/>
        <w:rPr>
          <w:rFonts w:ascii="Times New Roman" w:hAnsi="Times New Roman" w:cs="Times New Roman"/>
          <w:b/>
          <w:bCs/>
          <w:sz w:val="28"/>
          <w:szCs w:val="28"/>
        </w:rPr>
      </w:pPr>
    </w:p>
    <w:p w14:paraId="067A84F3" w14:textId="77777777" w:rsidR="007E33FF" w:rsidRDefault="007E33FF" w:rsidP="00637E0B">
      <w:pPr>
        <w:spacing w:after="0" w:line="276" w:lineRule="auto"/>
        <w:jc w:val="center"/>
        <w:rPr>
          <w:rFonts w:ascii="Times New Roman" w:hAnsi="Times New Roman" w:cs="Times New Roman"/>
          <w:b/>
          <w:bCs/>
          <w:sz w:val="28"/>
          <w:szCs w:val="28"/>
        </w:rPr>
      </w:pPr>
    </w:p>
    <w:p w14:paraId="4A2BDF59" w14:textId="77777777" w:rsidR="007E33FF" w:rsidRDefault="007E33FF" w:rsidP="00637E0B">
      <w:pPr>
        <w:spacing w:after="0" w:line="276" w:lineRule="auto"/>
        <w:jc w:val="center"/>
        <w:rPr>
          <w:rFonts w:ascii="Times New Roman" w:hAnsi="Times New Roman" w:cs="Times New Roman"/>
          <w:b/>
          <w:bCs/>
          <w:sz w:val="28"/>
          <w:szCs w:val="28"/>
        </w:rPr>
      </w:pPr>
    </w:p>
    <w:p w14:paraId="58308C21" w14:textId="77777777" w:rsidR="007E33FF" w:rsidRDefault="007E33FF" w:rsidP="00637E0B">
      <w:pPr>
        <w:spacing w:after="0" w:line="276" w:lineRule="auto"/>
        <w:jc w:val="center"/>
        <w:rPr>
          <w:rFonts w:ascii="Times New Roman" w:hAnsi="Times New Roman" w:cs="Times New Roman"/>
          <w:b/>
          <w:bCs/>
          <w:sz w:val="28"/>
          <w:szCs w:val="28"/>
        </w:rPr>
      </w:pPr>
    </w:p>
    <w:p w14:paraId="1F8F928F" w14:textId="77777777" w:rsidR="007E33FF" w:rsidRDefault="007E33FF" w:rsidP="00637E0B">
      <w:pPr>
        <w:spacing w:after="0" w:line="276" w:lineRule="auto"/>
        <w:jc w:val="center"/>
        <w:rPr>
          <w:rFonts w:ascii="Times New Roman" w:hAnsi="Times New Roman" w:cs="Times New Roman"/>
          <w:b/>
          <w:bCs/>
          <w:sz w:val="28"/>
          <w:szCs w:val="28"/>
        </w:rPr>
      </w:pPr>
    </w:p>
    <w:p w14:paraId="3E56CA77" w14:textId="77777777" w:rsidR="007E33FF" w:rsidRDefault="007E33FF" w:rsidP="00637E0B">
      <w:pPr>
        <w:spacing w:after="0" w:line="276" w:lineRule="auto"/>
        <w:jc w:val="center"/>
        <w:rPr>
          <w:rFonts w:ascii="Times New Roman" w:hAnsi="Times New Roman" w:cs="Times New Roman"/>
          <w:b/>
          <w:bCs/>
          <w:sz w:val="28"/>
          <w:szCs w:val="28"/>
        </w:rPr>
      </w:pPr>
    </w:p>
    <w:p w14:paraId="3DD79853" w14:textId="77777777" w:rsidR="007E33FF" w:rsidRDefault="007E33FF" w:rsidP="00637E0B">
      <w:pPr>
        <w:spacing w:after="0" w:line="276" w:lineRule="auto"/>
        <w:jc w:val="center"/>
        <w:rPr>
          <w:rFonts w:ascii="Times New Roman" w:hAnsi="Times New Roman" w:cs="Times New Roman"/>
          <w:b/>
          <w:bCs/>
          <w:sz w:val="28"/>
          <w:szCs w:val="28"/>
        </w:rPr>
      </w:pPr>
    </w:p>
    <w:p w14:paraId="551E65CC" w14:textId="77777777" w:rsidR="007E33FF" w:rsidRDefault="007E33FF" w:rsidP="00637E0B">
      <w:pPr>
        <w:spacing w:after="0" w:line="276" w:lineRule="auto"/>
        <w:jc w:val="center"/>
        <w:rPr>
          <w:rFonts w:ascii="Times New Roman" w:hAnsi="Times New Roman" w:cs="Times New Roman"/>
          <w:b/>
          <w:bCs/>
          <w:sz w:val="28"/>
          <w:szCs w:val="28"/>
        </w:rPr>
      </w:pPr>
    </w:p>
    <w:p w14:paraId="10329AD1" w14:textId="77777777" w:rsidR="007E33FF" w:rsidRDefault="007E33FF" w:rsidP="00637E0B">
      <w:pPr>
        <w:spacing w:after="0" w:line="276" w:lineRule="auto"/>
        <w:jc w:val="center"/>
        <w:rPr>
          <w:rFonts w:ascii="Times New Roman" w:hAnsi="Times New Roman" w:cs="Times New Roman"/>
          <w:b/>
          <w:bCs/>
          <w:sz w:val="28"/>
          <w:szCs w:val="28"/>
        </w:rPr>
      </w:pPr>
    </w:p>
    <w:p w14:paraId="7F21FB1C" w14:textId="77777777" w:rsidR="007E33FF" w:rsidRDefault="007E33FF" w:rsidP="00637E0B">
      <w:pPr>
        <w:spacing w:after="0" w:line="276" w:lineRule="auto"/>
        <w:jc w:val="center"/>
        <w:rPr>
          <w:rFonts w:ascii="Times New Roman" w:hAnsi="Times New Roman" w:cs="Times New Roman"/>
          <w:b/>
          <w:bCs/>
          <w:sz w:val="28"/>
          <w:szCs w:val="28"/>
        </w:rPr>
      </w:pPr>
    </w:p>
    <w:p w14:paraId="28707AB5" w14:textId="77777777" w:rsidR="007E33FF" w:rsidRDefault="007E33FF" w:rsidP="00637E0B">
      <w:pPr>
        <w:spacing w:after="0" w:line="276" w:lineRule="auto"/>
        <w:jc w:val="center"/>
        <w:rPr>
          <w:rFonts w:ascii="Times New Roman" w:hAnsi="Times New Roman" w:cs="Times New Roman"/>
          <w:b/>
          <w:bCs/>
          <w:sz w:val="28"/>
          <w:szCs w:val="28"/>
        </w:rPr>
      </w:pPr>
    </w:p>
    <w:p w14:paraId="32D3B383" w14:textId="77777777" w:rsidR="007E33FF" w:rsidRDefault="007E33FF" w:rsidP="00637E0B">
      <w:pPr>
        <w:spacing w:after="0" w:line="276" w:lineRule="auto"/>
        <w:jc w:val="center"/>
        <w:rPr>
          <w:rFonts w:ascii="Times New Roman" w:hAnsi="Times New Roman" w:cs="Times New Roman"/>
          <w:b/>
          <w:bCs/>
          <w:sz w:val="28"/>
          <w:szCs w:val="28"/>
        </w:rPr>
      </w:pPr>
    </w:p>
    <w:p w14:paraId="05BBE7F8" w14:textId="77777777" w:rsidR="007E33FF" w:rsidRDefault="007E33FF" w:rsidP="00637E0B">
      <w:pPr>
        <w:spacing w:after="0" w:line="276" w:lineRule="auto"/>
        <w:jc w:val="center"/>
        <w:rPr>
          <w:rFonts w:ascii="Times New Roman" w:hAnsi="Times New Roman" w:cs="Times New Roman"/>
          <w:b/>
          <w:bCs/>
          <w:sz w:val="28"/>
          <w:szCs w:val="28"/>
        </w:rPr>
      </w:pPr>
    </w:p>
    <w:p w14:paraId="753B650E" w14:textId="77777777" w:rsidR="007E33FF" w:rsidRDefault="007E33FF" w:rsidP="00637E0B">
      <w:pPr>
        <w:spacing w:after="0" w:line="276" w:lineRule="auto"/>
        <w:jc w:val="center"/>
        <w:rPr>
          <w:rFonts w:ascii="Times New Roman" w:hAnsi="Times New Roman" w:cs="Times New Roman"/>
          <w:b/>
          <w:bCs/>
          <w:sz w:val="28"/>
          <w:szCs w:val="28"/>
        </w:rPr>
      </w:pPr>
    </w:p>
    <w:p w14:paraId="6B16264E" w14:textId="77777777" w:rsidR="007E33FF" w:rsidRDefault="007E33FF" w:rsidP="00637E0B">
      <w:pPr>
        <w:spacing w:after="0" w:line="276" w:lineRule="auto"/>
        <w:jc w:val="center"/>
        <w:rPr>
          <w:rFonts w:ascii="Times New Roman" w:hAnsi="Times New Roman" w:cs="Times New Roman"/>
          <w:b/>
          <w:bCs/>
          <w:sz w:val="28"/>
          <w:szCs w:val="28"/>
        </w:rPr>
      </w:pPr>
    </w:p>
    <w:p w14:paraId="60D4749F" w14:textId="77777777" w:rsidR="007E33FF" w:rsidRDefault="007E33FF" w:rsidP="00637E0B">
      <w:pPr>
        <w:spacing w:after="0" w:line="276" w:lineRule="auto"/>
        <w:jc w:val="center"/>
        <w:rPr>
          <w:rFonts w:ascii="Times New Roman" w:hAnsi="Times New Roman" w:cs="Times New Roman"/>
          <w:b/>
          <w:bCs/>
          <w:sz w:val="28"/>
          <w:szCs w:val="28"/>
        </w:rPr>
      </w:pPr>
    </w:p>
    <w:p w14:paraId="56EDE33A" w14:textId="77777777" w:rsidR="007E33FF" w:rsidRDefault="007E33FF" w:rsidP="00637E0B">
      <w:pPr>
        <w:spacing w:after="0" w:line="276" w:lineRule="auto"/>
        <w:jc w:val="center"/>
        <w:rPr>
          <w:rFonts w:ascii="Times New Roman" w:hAnsi="Times New Roman" w:cs="Times New Roman"/>
          <w:b/>
          <w:bCs/>
          <w:sz w:val="28"/>
          <w:szCs w:val="28"/>
        </w:rPr>
      </w:pPr>
    </w:p>
    <w:p w14:paraId="640AEBBC" w14:textId="77777777" w:rsidR="007E33FF" w:rsidRDefault="007E33FF" w:rsidP="00637E0B">
      <w:pPr>
        <w:spacing w:after="0" w:line="276" w:lineRule="auto"/>
        <w:jc w:val="center"/>
        <w:rPr>
          <w:rFonts w:ascii="Times New Roman" w:hAnsi="Times New Roman" w:cs="Times New Roman"/>
          <w:b/>
          <w:bCs/>
          <w:sz w:val="28"/>
          <w:szCs w:val="28"/>
        </w:rPr>
      </w:pPr>
    </w:p>
    <w:p w14:paraId="05051251" w14:textId="77777777" w:rsidR="007E33FF" w:rsidRDefault="007E33FF" w:rsidP="00637E0B">
      <w:pPr>
        <w:spacing w:after="0" w:line="276" w:lineRule="auto"/>
        <w:jc w:val="center"/>
        <w:rPr>
          <w:rFonts w:ascii="Times New Roman" w:hAnsi="Times New Roman" w:cs="Times New Roman"/>
          <w:b/>
          <w:bCs/>
          <w:sz w:val="28"/>
          <w:szCs w:val="28"/>
        </w:rPr>
      </w:pPr>
    </w:p>
    <w:p w14:paraId="3F979717" w14:textId="77777777" w:rsidR="007E33FF" w:rsidRDefault="007E33FF" w:rsidP="00637E0B">
      <w:pPr>
        <w:spacing w:after="0" w:line="276" w:lineRule="auto"/>
        <w:jc w:val="center"/>
        <w:rPr>
          <w:rFonts w:ascii="Times New Roman" w:hAnsi="Times New Roman" w:cs="Times New Roman"/>
          <w:b/>
          <w:bCs/>
          <w:sz w:val="28"/>
          <w:szCs w:val="28"/>
        </w:rPr>
      </w:pP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6893285"/>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4D0E4759" w14:textId="1D17232D" w:rsidR="0047559A" w:rsidRPr="0047559A" w:rsidRDefault="00E7627A">
      <w:pPr>
        <w:pStyle w:val="TableofFigures"/>
        <w:tabs>
          <w:tab w:val="right" w:leader="dot" w:pos="8777"/>
        </w:tabs>
        <w:rPr>
          <w:rFonts w:ascii="Times New Roman" w:eastAsiaTheme="minorEastAsia" w:hAnsi="Times New Roman" w:cs="Times New Roman"/>
          <w:noProof/>
          <w:sz w:val="24"/>
          <w:szCs w:val="24"/>
        </w:rPr>
      </w:pPr>
      <w:r w:rsidRPr="0047559A">
        <w:rPr>
          <w:rFonts w:ascii="Times New Roman" w:hAnsi="Times New Roman" w:cs="Times New Roman"/>
          <w:sz w:val="24"/>
          <w:szCs w:val="24"/>
        </w:rPr>
        <w:fldChar w:fldCharType="begin"/>
      </w:r>
      <w:r w:rsidRPr="0047559A">
        <w:rPr>
          <w:rFonts w:ascii="Times New Roman" w:hAnsi="Times New Roman" w:cs="Times New Roman"/>
          <w:sz w:val="24"/>
          <w:szCs w:val="24"/>
        </w:rPr>
        <w:instrText xml:space="preserve"> TOC \h \z \c "Tabel 2." </w:instrText>
      </w:r>
      <w:r w:rsidRPr="0047559A">
        <w:rPr>
          <w:rFonts w:ascii="Times New Roman" w:hAnsi="Times New Roman" w:cs="Times New Roman"/>
          <w:sz w:val="24"/>
          <w:szCs w:val="24"/>
        </w:rPr>
        <w:fldChar w:fldCharType="separate"/>
      </w:r>
      <w:hyperlink w:anchor="_Toc76893357" w:history="1">
        <w:r w:rsidR="0047559A" w:rsidRPr="0047559A">
          <w:rPr>
            <w:rStyle w:val="Hyperlink"/>
            <w:rFonts w:ascii="Times New Roman" w:hAnsi="Times New Roman" w:cs="Times New Roman"/>
            <w:b/>
            <w:bCs/>
            <w:noProof/>
            <w:sz w:val="24"/>
            <w:szCs w:val="24"/>
          </w:rPr>
          <w:t>Tabel 2. 1</w:t>
        </w:r>
        <w:r w:rsidR="0047559A" w:rsidRPr="0047559A">
          <w:rPr>
            <w:rStyle w:val="Hyperlink"/>
            <w:rFonts w:ascii="Times New Roman" w:hAnsi="Times New Roman" w:cs="Times New Roman"/>
            <w:noProof/>
            <w:sz w:val="24"/>
            <w:szCs w:val="24"/>
          </w:rPr>
          <w:t xml:space="preserve"> Tabel State Of The Art</w:t>
        </w:r>
        <w:r w:rsidR="0047559A" w:rsidRPr="0047559A">
          <w:rPr>
            <w:rFonts w:ascii="Times New Roman" w:hAnsi="Times New Roman" w:cs="Times New Roman"/>
            <w:noProof/>
            <w:webHidden/>
            <w:sz w:val="24"/>
            <w:szCs w:val="24"/>
          </w:rPr>
          <w:tab/>
        </w:r>
        <w:r w:rsidR="0047559A" w:rsidRPr="0047559A">
          <w:rPr>
            <w:rFonts w:ascii="Times New Roman" w:hAnsi="Times New Roman" w:cs="Times New Roman"/>
            <w:noProof/>
            <w:webHidden/>
            <w:sz w:val="24"/>
            <w:szCs w:val="24"/>
          </w:rPr>
          <w:fldChar w:fldCharType="begin"/>
        </w:r>
        <w:r w:rsidR="0047559A" w:rsidRPr="0047559A">
          <w:rPr>
            <w:rFonts w:ascii="Times New Roman" w:hAnsi="Times New Roman" w:cs="Times New Roman"/>
            <w:noProof/>
            <w:webHidden/>
            <w:sz w:val="24"/>
            <w:szCs w:val="24"/>
          </w:rPr>
          <w:instrText xml:space="preserve"> PAGEREF _Toc76893357 \h </w:instrText>
        </w:r>
        <w:r w:rsidR="0047559A" w:rsidRPr="0047559A">
          <w:rPr>
            <w:rFonts w:ascii="Times New Roman" w:hAnsi="Times New Roman" w:cs="Times New Roman"/>
            <w:noProof/>
            <w:webHidden/>
            <w:sz w:val="24"/>
            <w:szCs w:val="24"/>
          </w:rPr>
        </w:r>
        <w:r w:rsidR="0047559A" w:rsidRPr="0047559A">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17</w:t>
        </w:r>
        <w:r w:rsidR="0047559A" w:rsidRPr="0047559A">
          <w:rPr>
            <w:rFonts w:ascii="Times New Roman" w:hAnsi="Times New Roman" w:cs="Times New Roman"/>
            <w:noProof/>
            <w:webHidden/>
            <w:sz w:val="24"/>
            <w:szCs w:val="24"/>
          </w:rPr>
          <w:fldChar w:fldCharType="end"/>
        </w:r>
      </w:hyperlink>
    </w:p>
    <w:p w14:paraId="37D4042A" w14:textId="604E326E" w:rsidR="0047559A" w:rsidRPr="0047559A" w:rsidRDefault="00B31DF3">
      <w:pPr>
        <w:pStyle w:val="TableofFigures"/>
        <w:tabs>
          <w:tab w:val="right" w:leader="dot" w:pos="8777"/>
        </w:tabs>
        <w:rPr>
          <w:rFonts w:ascii="Times New Roman" w:eastAsiaTheme="minorEastAsia" w:hAnsi="Times New Roman" w:cs="Times New Roman"/>
          <w:noProof/>
          <w:sz w:val="24"/>
          <w:szCs w:val="24"/>
        </w:rPr>
      </w:pPr>
      <w:hyperlink w:anchor="_Toc76893358" w:history="1">
        <w:r w:rsidR="0047559A" w:rsidRPr="0047559A">
          <w:rPr>
            <w:rStyle w:val="Hyperlink"/>
            <w:rFonts w:ascii="Times New Roman" w:hAnsi="Times New Roman" w:cs="Times New Roman"/>
            <w:b/>
            <w:bCs/>
            <w:noProof/>
            <w:sz w:val="24"/>
            <w:szCs w:val="24"/>
          </w:rPr>
          <w:t>Tabel 2. 2</w:t>
        </w:r>
        <w:r w:rsidR="0047559A" w:rsidRPr="0047559A">
          <w:rPr>
            <w:rStyle w:val="Hyperlink"/>
            <w:rFonts w:ascii="Times New Roman" w:hAnsi="Times New Roman" w:cs="Times New Roman"/>
            <w:noProof/>
            <w:sz w:val="24"/>
            <w:szCs w:val="24"/>
          </w:rPr>
          <w:t xml:space="preserve"> Lanjutan Tabel State of the Art</w:t>
        </w:r>
        <w:r w:rsidR="0047559A" w:rsidRPr="0047559A">
          <w:rPr>
            <w:rFonts w:ascii="Times New Roman" w:hAnsi="Times New Roman" w:cs="Times New Roman"/>
            <w:noProof/>
            <w:webHidden/>
            <w:sz w:val="24"/>
            <w:szCs w:val="24"/>
          </w:rPr>
          <w:tab/>
        </w:r>
        <w:r w:rsidR="0047559A" w:rsidRPr="0047559A">
          <w:rPr>
            <w:rFonts w:ascii="Times New Roman" w:hAnsi="Times New Roman" w:cs="Times New Roman"/>
            <w:noProof/>
            <w:webHidden/>
            <w:sz w:val="24"/>
            <w:szCs w:val="24"/>
          </w:rPr>
          <w:fldChar w:fldCharType="begin"/>
        </w:r>
        <w:r w:rsidR="0047559A" w:rsidRPr="0047559A">
          <w:rPr>
            <w:rFonts w:ascii="Times New Roman" w:hAnsi="Times New Roman" w:cs="Times New Roman"/>
            <w:noProof/>
            <w:webHidden/>
            <w:sz w:val="24"/>
            <w:szCs w:val="24"/>
          </w:rPr>
          <w:instrText xml:space="preserve"> PAGEREF _Toc76893358 \h </w:instrText>
        </w:r>
        <w:r w:rsidR="0047559A" w:rsidRPr="0047559A">
          <w:rPr>
            <w:rFonts w:ascii="Times New Roman" w:hAnsi="Times New Roman" w:cs="Times New Roman"/>
            <w:noProof/>
            <w:webHidden/>
            <w:sz w:val="24"/>
            <w:szCs w:val="24"/>
          </w:rPr>
        </w:r>
        <w:r w:rsidR="0047559A" w:rsidRPr="0047559A">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18</w:t>
        </w:r>
        <w:r w:rsidR="0047559A" w:rsidRPr="0047559A">
          <w:rPr>
            <w:rFonts w:ascii="Times New Roman" w:hAnsi="Times New Roman" w:cs="Times New Roman"/>
            <w:noProof/>
            <w:webHidden/>
            <w:sz w:val="24"/>
            <w:szCs w:val="24"/>
          </w:rPr>
          <w:fldChar w:fldCharType="end"/>
        </w:r>
      </w:hyperlink>
    </w:p>
    <w:p w14:paraId="5BB08923" w14:textId="78B4AB21" w:rsidR="0047559A" w:rsidRPr="0047559A" w:rsidRDefault="00B31DF3">
      <w:pPr>
        <w:pStyle w:val="TableofFigures"/>
        <w:tabs>
          <w:tab w:val="right" w:leader="dot" w:pos="8777"/>
        </w:tabs>
        <w:rPr>
          <w:rFonts w:ascii="Times New Roman" w:eastAsiaTheme="minorEastAsia" w:hAnsi="Times New Roman" w:cs="Times New Roman"/>
          <w:noProof/>
          <w:sz w:val="24"/>
          <w:szCs w:val="24"/>
        </w:rPr>
      </w:pPr>
      <w:hyperlink w:anchor="_Toc76893359" w:history="1">
        <w:r w:rsidR="0047559A" w:rsidRPr="0047559A">
          <w:rPr>
            <w:rStyle w:val="Hyperlink"/>
            <w:rFonts w:ascii="Times New Roman" w:hAnsi="Times New Roman" w:cs="Times New Roman"/>
            <w:b/>
            <w:bCs/>
            <w:noProof/>
            <w:sz w:val="24"/>
            <w:szCs w:val="24"/>
          </w:rPr>
          <w:t>Tabel 2. 3</w:t>
        </w:r>
        <w:r w:rsidR="0047559A" w:rsidRPr="0047559A">
          <w:rPr>
            <w:rStyle w:val="Hyperlink"/>
            <w:rFonts w:ascii="Times New Roman" w:hAnsi="Times New Roman" w:cs="Times New Roman"/>
            <w:noProof/>
            <w:sz w:val="24"/>
            <w:szCs w:val="24"/>
          </w:rPr>
          <w:t xml:space="preserve"> Lanjutan Tabel State of The Art</w:t>
        </w:r>
        <w:r w:rsidR="0047559A" w:rsidRPr="0047559A">
          <w:rPr>
            <w:rFonts w:ascii="Times New Roman" w:hAnsi="Times New Roman" w:cs="Times New Roman"/>
            <w:noProof/>
            <w:webHidden/>
            <w:sz w:val="24"/>
            <w:szCs w:val="24"/>
          </w:rPr>
          <w:tab/>
        </w:r>
        <w:r w:rsidR="0047559A" w:rsidRPr="0047559A">
          <w:rPr>
            <w:rFonts w:ascii="Times New Roman" w:hAnsi="Times New Roman" w:cs="Times New Roman"/>
            <w:noProof/>
            <w:webHidden/>
            <w:sz w:val="24"/>
            <w:szCs w:val="24"/>
          </w:rPr>
          <w:fldChar w:fldCharType="begin"/>
        </w:r>
        <w:r w:rsidR="0047559A" w:rsidRPr="0047559A">
          <w:rPr>
            <w:rFonts w:ascii="Times New Roman" w:hAnsi="Times New Roman" w:cs="Times New Roman"/>
            <w:noProof/>
            <w:webHidden/>
            <w:sz w:val="24"/>
            <w:szCs w:val="24"/>
          </w:rPr>
          <w:instrText xml:space="preserve"> PAGEREF _Toc76893359 \h </w:instrText>
        </w:r>
        <w:r w:rsidR="0047559A" w:rsidRPr="0047559A">
          <w:rPr>
            <w:rFonts w:ascii="Times New Roman" w:hAnsi="Times New Roman" w:cs="Times New Roman"/>
            <w:noProof/>
            <w:webHidden/>
            <w:sz w:val="24"/>
            <w:szCs w:val="24"/>
          </w:rPr>
        </w:r>
        <w:r w:rsidR="0047559A" w:rsidRPr="0047559A">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19</w:t>
        </w:r>
        <w:r w:rsidR="0047559A" w:rsidRPr="0047559A">
          <w:rPr>
            <w:rFonts w:ascii="Times New Roman" w:hAnsi="Times New Roman" w:cs="Times New Roman"/>
            <w:noProof/>
            <w:webHidden/>
            <w:sz w:val="24"/>
            <w:szCs w:val="24"/>
          </w:rPr>
          <w:fldChar w:fldCharType="end"/>
        </w:r>
      </w:hyperlink>
    </w:p>
    <w:p w14:paraId="1E89E14D" w14:textId="561A47EE" w:rsidR="0047559A" w:rsidRPr="0047559A" w:rsidRDefault="00B31DF3">
      <w:pPr>
        <w:pStyle w:val="TableofFigures"/>
        <w:tabs>
          <w:tab w:val="right" w:leader="dot" w:pos="8777"/>
        </w:tabs>
        <w:rPr>
          <w:rFonts w:ascii="Times New Roman" w:eastAsiaTheme="minorEastAsia" w:hAnsi="Times New Roman" w:cs="Times New Roman"/>
          <w:noProof/>
          <w:sz w:val="24"/>
          <w:szCs w:val="24"/>
        </w:rPr>
      </w:pPr>
      <w:hyperlink w:anchor="_Toc76893360" w:history="1">
        <w:r w:rsidR="0047559A" w:rsidRPr="0047559A">
          <w:rPr>
            <w:rStyle w:val="Hyperlink"/>
            <w:rFonts w:ascii="Times New Roman" w:hAnsi="Times New Roman" w:cs="Times New Roman"/>
            <w:b/>
            <w:bCs/>
            <w:noProof/>
            <w:sz w:val="24"/>
            <w:szCs w:val="24"/>
          </w:rPr>
          <w:t>Tabel 2. 4</w:t>
        </w:r>
        <w:r w:rsidR="0047559A" w:rsidRPr="0047559A">
          <w:rPr>
            <w:rStyle w:val="Hyperlink"/>
            <w:rFonts w:ascii="Times New Roman" w:hAnsi="Times New Roman" w:cs="Times New Roman"/>
            <w:noProof/>
            <w:sz w:val="24"/>
            <w:szCs w:val="24"/>
          </w:rPr>
          <w:t xml:space="preserve"> Tabel Contoh Dataset</w:t>
        </w:r>
        <w:r w:rsidR="0047559A" w:rsidRPr="0047559A">
          <w:rPr>
            <w:rFonts w:ascii="Times New Roman" w:hAnsi="Times New Roman" w:cs="Times New Roman"/>
            <w:noProof/>
            <w:webHidden/>
            <w:sz w:val="24"/>
            <w:szCs w:val="24"/>
          </w:rPr>
          <w:tab/>
        </w:r>
        <w:r w:rsidR="0047559A" w:rsidRPr="0047559A">
          <w:rPr>
            <w:rFonts w:ascii="Times New Roman" w:hAnsi="Times New Roman" w:cs="Times New Roman"/>
            <w:noProof/>
            <w:webHidden/>
            <w:sz w:val="24"/>
            <w:szCs w:val="24"/>
          </w:rPr>
          <w:fldChar w:fldCharType="begin"/>
        </w:r>
        <w:r w:rsidR="0047559A" w:rsidRPr="0047559A">
          <w:rPr>
            <w:rFonts w:ascii="Times New Roman" w:hAnsi="Times New Roman" w:cs="Times New Roman"/>
            <w:noProof/>
            <w:webHidden/>
            <w:sz w:val="24"/>
            <w:szCs w:val="24"/>
          </w:rPr>
          <w:instrText xml:space="preserve"> PAGEREF _Toc76893360 \h </w:instrText>
        </w:r>
        <w:r w:rsidR="0047559A" w:rsidRPr="0047559A">
          <w:rPr>
            <w:rFonts w:ascii="Times New Roman" w:hAnsi="Times New Roman" w:cs="Times New Roman"/>
            <w:noProof/>
            <w:webHidden/>
            <w:sz w:val="24"/>
            <w:szCs w:val="24"/>
          </w:rPr>
        </w:r>
        <w:r w:rsidR="0047559A" w:rsidRPr="0047559A">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20</w:t>
        </w:r>
        <w:r w:rsidR="0047559A" w:rsidRPr="0047559A">
          <w:rPr>
            <w:rFonts w:ascii="Times New Roman" w:hAnsi="Times New Roman" w:cs="Times New Roman"/>
            <w:noProof/>
            <w:webHidden/>
            <w:sz w:val="24"/>
            <w:szCs w:val="24"/>
          </w:rPr>
          <w:fldChar w:fldCharType="end"/>
        </w:r>
      </w:hyperlink>
    </w:p>
    <w:p w14:paraId="2A951BCB" w14:textId="2C2E8E2F" w:rsidR="0047559A" w:rsidRPr="0047559A" w:rsidRDefault="00B31DF3">
      <w:pPr>
        <w:pStyle w:val="TableofFigures"/>
        <w:tabs>
          <w:tab w:val="right" w:leader="dot" w:pos="8777"/>
        </w:tabs>
        <w:rPr>
          <w:rFonts w:ascii="Times New Roman" w:eastAsiaTheme="minorEastAsia" w:hAnsi="Times New Roman" w:cs="Times New Roman"/>
          <w:noProof/>
          <w:sz w:val="24"/>
          <w:szCs w:val="24"/>
        </w:rPr>
      </w:pPr>
      <w:hyperlink w:anchor="_Toc76893361" w:history="1">
        <w:r w:rsidR="0047559A" w:rsidRPr="0047559A">
          <w:rPr>
            <w:rStyle w:val="Hyperlink"/>
            <w:rFonts w:ascii="Times New Roman" w:hAnsi="Times New Roman" w:cs="Times New Roman"/>
            <w:b/>
            <w:bCs/>
            <w:noProof/>
            <w:sz w:val="24"/>
            <w:szCs w:val="24"/>
          </w:rPr>
          <w:t>Tabel 2. 5</w:t>
        </w:r>
        <w:r w:rsidR="0047559A" w:rsidRPr="0047559A">
          <w:rPr>
            <w:rStyle w:val="Hyperlink"/>
            <w:rFonts w:ascii="Times New Roman" w:hAnsi="Times New Roman" w:cs="Times New Roman"/>
            <w:noProof/>
            <w:sz w:val="24"/>
            <w:szCs w:val="24"/>
          </w:rPr>
          <w:t xml:space="preserve"> Parameter Data</w:t>
        </w:r>
        <w:r w:rsidR="0047559A" w:rsidRPr="0047559A">
          <w:rPr>
            <w:rFonts w:ascii="Times New Roman" w:hAnsi="Times New Roman" w:cs="Times New Roman"/>
            <w:noProof/>
            <w:webHidden/>
            <w:sz w:val="24"/>
            <w:szCs w:val="24"/>
          </w:rPr>
          <w:tab/>
        </w:r>
        <w:r w:rsidR="0047559A" w:rsidRPr="0047559A">
          <w:rPr>
            <w:rFonts w:ascii="Times New Roman" w:hAnsi="Times New Roman" w:cs="Times New Roman"/>
            <w:noProof/>
            <w:webHidden/>
            <w:sz w:val="24"/>
            <w:szCs w:val="24"/>
          </w:rPr>
          <w:fldChar w:fldCharType="begin"/>
        </w:r>
        <w:r w:rsidR="0047559A" w:rsidRPr="0047559A">
          <w:rPr>
            <w:rFonts w:ascii="Times New Roman" w:hAnsi="Times New Roman" w:cs="Times New Roman"/>
            <w:noProof/>
            <w:webHidden/>
            <w:sz w:val="24"/>
            <w:szCs w:val="24"/>
          </w:rPr>
          <w:instrText xml:space="preserve"> PAGEREF _Toc76893361 \h </w:instrText>
        </w:r>
        <w:r w:rsidR="0047559A" w:rsidRPr="0047559A">
          <w:rPr>
            <w:rFonts w:ascii="Times New Roman" w:hAnsi="Times New Roman" w:cs="Times New Roman"/>
            <w:noProof/>
            <w:webHidden/>
            <w:sz w:val="24"/>
            <w:szCs w:val="24"/>
          </w:rPr>
        </w:r>
        <w:r w:rsidR="0047559A" w:rsidRPr="0047559A">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20</w:t>
        </w:r>
        <w:r w:rsidR="0047559A" w:rsidRPr="0047559A">
          <w:rPr>
            <w:rFonts w:ascii="Times New Roman" w:hAnsi="Times New Roman" w:cs="Times New Roman"/>
            <w:noProof/>
            <w:webHidden/>
            <w:sz w:val="24"/>
            <w:szCs w:val="24"/>
          </w:rPr>
          <w:fldChar w:fldCharType="end"/>
        </w:r>
      </w:hyperlink>
    </w:p>
    <w:p w14:paraId="355805E6" w14:textId="66CA92FF" w:rsidR="0047559A" w:rsidRPr="0047559A" w:rsidRDefault="00B31DF3">
      <w:pPr>
        <w:pStyle w:val="TableofFigures"/>
        <w:tabs>
          <w:tab w:val="right" w:leader="dot" w:pos="8777"/>
        </w:tabs>
        <w:rPr>
          <w:rFonts w:ascii="Times New Roman" w:eastAsiaTheme="minorEastAsia" w:hAnsi="Times New Roman" w:cs="Times New Roman"/>
          <w:noProof/>
          <w:sz w:val="24"/>
          <w:szCs w:val="24"/>
        </w:rPr>
      </w:pPr>
      <w:hyperlink w:anchor="_Toc76893362" w:history="1">
        <w:r w:rsidR="0047559A" w:rsidRPr="0047559A">
          <w:rPr>
            <w:rStyle w:val="Hyperlink"/>
            <w:rFonts w:ascii="Times New Roman" w:hAnsi="Times New Roman" w:cs="Times New Roman"/>
            <w:b/>
            <w:bCs/>
            <w:noProof/>
            <w:sz w:val="24"/>
            <w:szCs w:val="24"/>
          </w:rPr>
          <w:t>Tabel 2. 6</w:t>
        </w:r>
        <w:r w:rsidR="0047559A" w:rsidRPr="0047559A">
          <w:rPr>
            <w:rStyle w:val="Hyperlink"/>
            <w:rFonts w:ascii="Times New Roman" w:hAnsi="Times New Roman" w:cs="Times New Roman"/>
            <w:noProof/>
            <w:sz w:val="24"/>
            <w:szCs w:val="24"/>
          </w:rPr>
          <w:t xml:space="preserve"> Lanjutan Parameter Data</w:t>
        </w:r>
        <w:r w:rsidR="0047559A" w:rsidRPr="0047559A">
          <w:rPr>
            <w:rFonts w:ascii="Times New Roman" w:hAnsi="Times New Roman" w:cs="Times New Roman"/>
            <w:noProof/>
            <w:webHidden/>
            <w:sz w:val="24"/>
            <w:szCs w:val="24"/>
          </w:rPr>
          <w:tab/>
        </w:r>
        <w:r w:rsidR="0047559A" w:rsidRPr="0047559A">
          <w:rPr>
            <w:rFonts w:ascii="Times New Roman" w:hAnsi="Times New Roman" w:cs="Times New Roman"/>
            <w:noProof/>
            <w:webHidden/>
            <w:sz w:val="24"/>
            <w:szCs w:val="24"/>
          </w:rPr>
          <w:fldChar w:fldCharType="begin"/>
        </w:r>
        <w:r w:rsidR="0047559A" w:rsidRPr="0047559A">
          <w:rPr>
            <w:rFonts w:ascii="Times New Roman" w:hAnsi="Times New Roman" w:cs="Times New Roman"/>
            <w:noProof/>
            <w:webHidden/>
            <w:sz w:val="24"/>
            <w:szCs w:val="24"/>
          </w:rPr>
          <w:instrText xml:space="preserve"> PAGEREF _Toc76893362 \h </w:instrText>
        </w:r>
        <w:r w:rsidR="0047559A" w:rsidRPr="0047559A">
          <w:rPr>
            <w:rFonts w:ascii="Times New Roman" w:hAnsi="Times New Roman" w:cs="Times New Roman"/>
            <w:noProof/>
            <w:webHidden/>
            <w:sz w:val="24"/>
            <w:szCs w:val="24"/>
          </w:rPr>
        </w:r>
        <w:r w:rsidR="0047559A" w:rsidRPr="0047559A">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21</w:t>
        </w:r>
        <w:r w:rsidR="0047559A" w:rsidRPr="0047559A">
          <w:rPr>
            <w:rFonts w:ascii="Times New Roman" w:hAnsi="Times New Roman" w:cs="Times New Roman"/>
            <w:noProof/>
            <w:webHidden/>
            <w:sz w:val="24"/>
            <w:szCs w:val="24"/>
          </w:rPr>
          <w:fldChar w:fldCharType="end"/>
        </w:r>
      </w:hyperlink>
    </w:p>
    <w:p w14:paraId="0CE72984" w14:textId="454984CE" w:rsidR="0047559A" w:rsidRPr="0047559A" w:rsidRDefault="00B31DF3">
      <w:pPr>
        <w:pStyle w:val="TableofFigures"/>
        <w:tabs>
          <w:tab w:val="right" w:leader="dot" w:pos="8777"/>
        </w:tabs>
        <w:rPr>
          <w:rFonts w:ascii="Times New Roman" w:eastAsiaTheme="minorEastAsia" w:hAnsi="Times New Roman" w:cs="Times New Roman"/>
          <w:noProof/>
          <w:sz w:val="24"/>
          <w:szCs w:val="24"/>
        </w:rPr>
      </w:pPr>
      <w:hyperlink w:anchor="_Toc76893363" w:history="1">
        <w:r w:rsidR="0047559A" w:rsidRPr="0047559A">
          <w:rPr>
            <w:rStyle w:val="Hyperlink"/>
            <w:rFonts w:ascii="Times New Roman" w:hAnsi="Times New Roman" w:cs="Times New Roman"/>
            <w:b/>
            <w:bCs/>
            <w:noProof/>
            <w:sz w:val="24"/>
            <w:szCs w:val="24"/>
          </w:rPr>
          <w:t>Tabel 2. 7</w:t>
        </w:r>
        <w:r w:rsidR="0047559A" w:rsidRPr="0047559A">
          <w:rPr>
            <w:rStyle w:val="Hyperlink"/>
            <w:rFonts w:ascii="Times New Roman" w:hAnsi="Times New Roman" w:cs="Times New Roman"/>
            <w:noProof/>
            <w:sz w:val="24"/>
            <w:szCs w:val="24"/>
          </w:rPr>
          <w:t xml:space="preserve"> Parameter Xgboost</w:t>
        </w:r>
        <w:r w:rsidR="0047559A" w:rsidRPr="0047559A">
          <w:rPr>
            <w:rFonts w:ascii="Times New Roman" w:hAnsi="Times New Roman" w:cs="Times New Roman"/>
            <w:noProof/>
            <w:webHidden/>
            <w:sz w:val="24"/>
            <w:szCs w:val="24"/>
          </w:rPr>
          <w:tab/>
        </w:r>
        <w:r w:rsidR="0047559A" w:rsidRPr="0047559A">
          <w:rPr>
            <w:rFonts w:ascii="Times New Roman" w:hAnsi="Times New Roman" w:cs="Times New Roman"/>
            <w:noProof/>
            <w:webHidden/>
            <w:sz w:val="24"/>
            <w:szCs w:val="24"/>
          </w:rPr>
          <w:fldChar w:fldCharType="begin"/>
        </w:r>
        <w:r w:rsidR="0047559A" w:rsidRPr="0047559A">
          <w:rPr>
            <w:rFonts w:ascii="Times New Roman" w:hAnsi="Times New Roman" w:cs="Times New Roman"/>
            <w:noProof/>
            <w:webHidden/>
            <w:sz w:val="24"/>
            <w:szCs w:val="24"/>
          </w:rPr>
          <w:instrText xml:space="preserve"> PAGEREF _Toc76893363 \h </w:instrText>
        </w:r>
        <w:r w:rsidR="0047559A" w:rsidRPr="0047559A">
          <w:rPr>
            <w:rFonts w:ascii="Times New Roman" w:hAnsi="Times New Roman" w:cs="Times New Roman"/>
            <w:noProof/>
            <w:webHidden/>
            <w:sz w:val="24"/>
            <w:szCs w:val="24"/>
          </w:rPr>
        </w:r>
        <w:r w:rsidR="0047559A" w:rsidRPr="0047559A">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26</w:t>
        </w:r>
        <w:r w:rsidR="0047559A" w:rsidRPr="0047559A">
          <w:rPr>
            <w:rFonts w:ascii="Times New Roman" w:hAnsi="Times New Roman" w:cs="Times New Roman"/>
            <w:noProof/>
            <w:webHidden/>
            <w:sz w:val="24"/>
            <w:szCs w:val="24"/>
          </w:rPr>
          <w:fldChar w:fldCharType="end"/>
        </w:r>
      </w:hyperlink>
    </w:p>
    <w:p w14:paraId="1B306214" w14:textId="230BFD6C" w:rsidR="0047559A" w:rsidRPr="0047559A" w:rsidRDefault="00B31DF3">
      <w:pPr>
        <w:pStyle w:val="TableofFigures"/>
        <w:tabs>
          <w:tab w:val="right" w:leader="dot" w:pos="8777"/>
        </w:tabs>
        <w:rPr>
          <w:rFonts w:ascii="Times New Roman" w:eastAsiaTheme="minorEastAsia" w:hAnsi="Times New Roman" w:cs="Times New Roman"/>
          <w:noProof/>
          <w:sz w:val="24"/>
          <w:szCs w:val="24"/>
        </w:rPr>
      </w:pPr>
      <w:hyperlink w:anchor="_Toc76893364" w:history="1">
        <w:r w:rsidR="0047559A" w:rsidRPr="0047559A">
          <w:rPr>
            <w:rStyle w:val="Hyperlink"/>
            <w:rFonts w:ascii="Times New Roman" w:hAnsi="Times New Roman" w:cs="Times New Roman"/>
            <w:b/>
            <w:bCs/>
            <w:noProof/>
            <w:sz w:val="24"/>
            <w:szCs w:val="24"/>
          </w:rPr>
          <w:t>Tabel 2. 8</w:t>
        </w:r>
        <w:r w:rsidR="0047559A" w:rsidRPr="0047559A">
          <w:rPr>
            <w:rStyle w:val="Hyperlink"/>
            <w:rFonts w:ascii="Times New Roman" w:hAnsi="Times New Roman" w:cs="Times New Roman"/>
            <w:noProof/>
            <w:sz w:val="24"/>
            <w:szCs w:val="24"/>
          </w:rPr>
          <w:t xml:space="preserve"> Tabel Confusion Matrix</w:t>
        </w:r>
        <w:r w:rsidR="0047559A" w:rsidRPr="0047559A">
          <w:rPr>
            <w:rFonts w:ascii="Times New Roman" w:hAnsi="Times New Roman" w:cs="Times New Roman"/>
            <w:noProof/>
            <w:webHidden/>
            <w:sz w:val="24"/>
            <w:szCs w:val="24"/>
          </w:rPr>
          <w:tab/>
        </w:r>
        <w:r w:rsidR="0047559A" w:rsidRPr="0047559A">
          <w:rPr>
            <w:rFonts w:ascii="Times New Roman" w:hAnsi="Times New Roman" w:cs="Times New Roman"/>
            <w:noProof/>
            <w:webHidden/>
            <w:sz w:val="24"/>
            <w:szCs w:val="24"/>
          </w:rPr>
          <w:fldChar w:fldCharType="begin"/>
        </w:r>
        <w:r w:rsidR="0047559A" w:rsidRPr="0047559A">
          <w:rPr>
            <w:rFonts w:ascii="Times New Roman" w:hAnsi="Times New Roman" w:cs="Times New Roman"/>
            <w:noProof/>
            <w:webHidden/>
            <w:sz w:val="24"/>
            <w:szCs w:val="24"/>
          </w:rPr>
          <w:instrText xml:space="preserve"> PAGEREF _Toc76893364 \h </w:instrText>
        </w:r>
        <w:r w:rsidR="0047559A" w:rsidRPr="0047559A">
          <w:rPr>
            <w:rFonts w:ascii="Times New Roman" w:hAnsi="Times New Roman" w:cs="Times New Roman"/>
            <w:noProof/>
            <w:webHidden/>
            <w:sz w:val="24"/>
            <w:szCs w:val="24"/>
          </w:rPr>
        </w:r>
        <w:r w:rsidR="0047559A" w:rsidRPr="0047559A">
          <w:rPr>
            <w:rFonts w:ascii="Times New Roman" w:hAnsi="Times New Roman" w:cs="Times New Roman"/>
            <w:noProof/>
            <w:webHidden/>
            <w:sz w:val="24"/>
            <w:szCs w:val="24"/>
          </w:rPr>
          <w:fldChar w:fldCharType="separate"/>
        </w:r>
        <w:r w:rsidR="00D60384">
          <w:rPr>
            <w:rFonts w:ascii="Times New Roman" w:hAnsi="Times New Roman" w:cs="Times New Roman"/>
            <w:noProof/>
            <w:webHidden/>
            <w:sz w:val="24"/>
            <w:szCs w:val="24"/>
          </w:rPr>
          <w:t>28</w:t>
        </w:r>
        <w:r w:rsidR="0047559A" w:rsidRPr="0047559A">
          <w:rPr>
            <w:rFonts w:ascii="Times New Roman" w:hAnsi="Times New Roman" w:cs="Times New Roman"/>
            <w:noProof/>
            <w:webHidden/>
            <w:sz w:val="24"/>
            <w:szCs w:val="24"/>
          </w:rPr>
          <w:fldChar w:fldCharType="end"/>
        </w:r>
      </w:hyperlink>
    </w:p>
    <w:p w14:paraId="55308CB7" w14:textId="2A2F6ACA" w:rsidR="00E7627A" w:rsidRPr="0064057B" w:rsidRDefault="00E7627A" w:rsidP="00E7627A">
      <w:pPr>
        <w:pStyle w:val="TableofFigures"/>
        <w:tabs>
          <w:tab w:val="right" w:leader="dot" w:pos="8777"/>
        </w:tabs>
        <w:rPr>
          <w:rFonts w:ascii="Times New Roman" w:hAnsi="Times New Roman" w:cs="Times New Roman"/>
          <w:sz w:val="24"/>
          <w:szCs w:val="24"/>
        </w:rPr>
      </w:pPr>
      <w:r w:rsidRPr="0047559A">
        <w:rPr>
          <w:rFonts w:ascii="Times New Roman" w:hAnsi="Times New Roman" w:cs="Times New Roman"/>
          <w:sz w:val="24"/>
          <w:szCs w:val="24"/>
        </w:rPr>
        <w:fldChar w:fldCharType="end"/>
      </w:r>
    </w:p>
    <w:p w14:paraId="020F3E12" w14:textId="77777777" w:rsidR="00E7627A" w:rsidRDefault="00E7627A" w:rsidP="00E7627A">
      <w:pPr>
        <w:spacing w:after="0" w:line="276" w:lineRule="auto"/>
        <w:jc w:val="both"/>
        <w:rPr>
          <w:rFonts w:ascii="Times New Roman" w:hAnsi="Times New Roman" w:cs="Times New Roman"/>
          <w:sz w:val="24"/>
          <w:szCs w:val="24"/>
        </w:rPr>
      </w:pPr>
    </w:p>
    <w:p w14:paraId="2E6CA430" w14:textId="77777777" w:rsidR="00C514AC" w:rsidRDefault="00C514AC" w:rsidP="00E7627A">
      <w:pPr>
        <w:spacing w:after="0" w:line="276" w:lineRule="auto"/>
        <w:jc w:val="both"/>
        <w:rPr>
          <w:rFonts w:ascii="Times New Roman" w:hAnsi="Times New Roman" w:cs="Times New Roman"/>
          <w:sz w:val="24"/>
          <w:szCs w:val="24"/>
        </w:rPr>
      </w:pPr>
    </w:p>
    <w:p w14:paraId="6C1ADE3A" w14:textId="77777777" w:rsidR="00C514AC" w:rsidRDefault="00C514AC" w:rsidP="00E7627A">
      <w:pPr>
        <w:spacing w:after="0" w:line="276" w:lineRule="auto"/>
        <w:jc w:val="both"/>
        <w:rPr>
          <w:rFonts w:ascii="Times New Roman" w:hAnsi="Times New Roman" w:cs="Times New Roman"/>
          <w:sz w:val="24"/>
          <w:szCs w:val="24"/>
        </w:rPr>
      </w:pPr>
    </w:p>
    <w:p w14:paraId="7F8854DA" w14:textId="77777777" w:rsidR="00C514AC" w:rsidRDefault="00C514AC" w:rsidP="00E7627A">
      <w:pPr>
        <w:spacing w:after="0" w:line="276" w:lineRule="auto"/>
        <w:jc w:val="both"/>
        <w:rPr>
          <w:rFonts w:ascii="Times New Roman" w:hAnsi="Times New Roman" w:cs="Times New Roman"/>
          <w:sz w:val="24"/>
          <w:szCs w:val="24"/>
        </w:rPr>
      </w:pP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0858C6B3" w14:textId="77777777" w:rsidR="00C514AC" w:rsidRDefault="00C514AC" w:rsidP="00E7627A">
      <w:pPr>
        <w:spacing w:after="0" w:line="276" w:lineRule="auto"/>
        <w:jc w:val="both"/>
        <w:rPr>
          <w:rFonts w:ascii="Times New Roman" w:hAnsi="Times New Roman" w:cs="Times New Roman"/>
          <w:sz w:val="24"/>
          <w:szCs w:val="24"/>
        </w:rPr>
      </w:pPr>
    </w:p>
    <w:p w14:paraId="276F73FA" w14:textId="77777777" w:rsidR="00C514AC" w:rsidRDefault="00C514AC" w:rsidP="00E7627A">
      <w:pPr>
        <w:spacing w:after="0" w:line="276" w:lineRule="auto"/>
        <w:jc w:val="both"/>
        <w:rPr>
          <w:rFonts w:ascii="Times New Roman" w:hAnsi="Times New Roman" w:cs="Times New Roman"/>
          <w:sz w:val="24"/>
          <w:szCs w:val="24"/>
        </w:rPr>
      </w:pPr>
    </w:p>
    <w:p w14:paraId="7EBB6B50" w14:textId="77777777" w:rsidR="00C514AC" w:rsidRDefault="00C514AC" w:rsidP="00E7627A">
      <w:pPr>
        <w:spacing w:after="0" w:line="276" w:lineRule="auto"/>
        <w:jc w:val="both"/>
        <w:rPr>
          <w:rFonts w:ascii="Times New Roman" w:hAnsi="Times New Roman" w:cs="Times New Roman"/>
          <w:sz w:val="24"/>
          <w:szCs w:val="24"/>
        </w:rPr>
      </w:pPr>
    </w:p>
    <w:p w14:paraId="5ECD5834" w14:textId="77777777" w:rsidR="00C514AC" w:rsidRDefault="00C514AC" w:rsidP="00E7627A">
      <w:pPr>
        <w:spacing w:after="0" w:line="276" w:lineRule="auto"/>
        <w:jc w:val="both"/>
        <w:rPr>
          <w:rFonts w:ascii="Times New Roman" w:hAnsi="Times New Roman" w:cs="Times New Roman"/>
          <w:sz w:val="24"/>
          <w:szCs w:val="24"/>
        </w:rPr>
      </w:pPr>
    </w:p>
    <w:p w14:paraId="3731D591" w14:textId="77777777" w:rsidR="00C514AC" w:rsidRDefault="00C514AC" w:rsidP="00E7627A">
      <w:pPr>
        <w:spacing w:after="0" w:line="276" w:lineRule="auto"/>
        <w:jc w:val="both"/>
        <w:rPr>
          <w:rFonts w:ascii="Times New Roman" w:hAnsi="Times New Roman" w:cs="Times New Roman"/>
          <w:sz w:val="24"/>
          <w:szCs w:val="24"/>
        </w:rPr>
      </w:pPr>
    </w:p>
    <w:p w14:paraId="2293EB70" w14:textId="77777777" w:rsidR="00C514AC" w:rsidRDefault="00C514AC" w:rsidP="00E7627A">
      <w:pPr>
        <w:spacing w:after="0" w:line="276" w:lineRule="auto"/>
        <w:jc w:val="both"/>
        <w:rPr>
          <w:rFonts w:ascii="Times New Roman" w:hAnsi="Times New Roman" w:cs="Times New Roman"/>
          <w:sz w:val="24"/>
          <w:szCs w:val="24"/>
        </w:rPr>
      </w:pPr>
    </w:p>
    <w:p w14:paraId="0A4E6CD2" w14:textId="77777777" w:rsidR="00C514AC" w:rsidRDefault="00C514AC" w:rsidP="00E7627A">
      <w:pPr>
        <w:spacing w:after="0" w:line="276" w:lineRule="auto"/>
        <w:jc w:val="both"/>
        <w:rPr>
          <w:rFonts w:ascii="Times New Roman" w:hAnsi="Times New Roman" w:cs="Times New Roman"/>
          <w:sz w:val="24"/>
          <w:szCs w:val="24"/>
        </w:rPr>
      </w:pPr>
    </w:p>
    <w:p w14:paraId="1D28365F" w14:textId="77777777" w:rsidR="00C514AC" w:rsidRDefault="00C514AC" w:rsidP="00E7627A">
      <w:pPr>
        <w:spacing w:after="0" w:line="276" w:lineRule="auto"/>
        <w:jc w:val="both"/>
        <w:rPr>
          <w:rFonts w:ascii="Times New Roman" w:hAnsi="Times New Roman" w:cs="Times New Roman"/>
          <w:sz w:val="24"/>
          <w:szCs w:val="24"/>
        </w:rPr>
      </w:pPr>
    </w:p>
    <w:p w14:paraId="56B43D3B" w14:textId="77777777" w:rsidR="00C514AC" w:rsidRDefault="00C514AC" w:rsidP="00E7627A">
      <w:pPr>
        <w:spacing w:after="0" w:line="276" w:lineRule="auto"/>
        <w:jc w:val="both"/>
        <w:rPr>
          <w:rFonts w:ascii="Times New Roman" w:hAnsi="Times New Roman" w:cs="Times New Roman"/>
          <w:sz w:val="24"/>
          <w:szCs w:val="24"/>
        </w:rPr>
      </w:pPr>
    </w:p>
    <w:p w14:paraId="51DCC053" w14:textId="77777777" w:rsidR="00C514AC" w:rsidRDefault="00C514AC" w:rsidP="00E7627A">
      <w:pPr>
        <w:spacing w:after="0" w:line="276" w:lineRule="auto"/>
        <w:jc w:val="both"/>
        <w:rPr>
          <w:rFonts w:ascii="Times New Roman" w:hAnsi="Times New Roman" w:cs="Times New Roman"/>
          <w:sz w:val="24"/>
          <w:szCs w:val="24"/>
        </w:rPr>
      </w:pPr>
    </w:p>
    <w:p w14:paraId="3645102F" w14:textId="77777777" w:rsidR="00C514AC" w:rsidRDefault="00C514AC" w:rsidP="00E7627A">
      <w:pPr>
        <w:spacing w:after="0" w:line="276" w:lineRule="auto"/>
        <w:jc w:val="both"/>
        <w:rPr>
          <w:rFonts w:ascii="Times New Roman" w:hAnsi="Times New Roman" w:cs="Times New Roman"/>
          <w:sz w:val="24"/>
          <w:szCs w:val="24"/>
        </w:rPr>
      </w:pPr>
    </w:p>
    <w:p w14:paraId="6EC4013F" w14:textId="77777777" w:rsidR="00C514AC" w:rsidRDefault="00C514AC" w:rsidP="00E7627A">
      <w:pPr>
        <w:spacing w:after="0" w:line="276" w:lineRule="auto"/>
        <w:jc w:val="both"/>
        <w:rPr>
          <w:rFonts w:ascii="Times New Roman" w:hAnsi="Times New Roman" w:cs="Times New Roman"/>
          <w:sz w:val="24"/>
          <w:szCs w:val="24"/>
        </w:rPr>
      </w:pPr>
    </w:p>
    <w:p w14:paraId="2F9CBCC3" w14:textId="77777777" w:rsidR="00C514AC" w:rsidRDefault="00C514AC" w:rsidP="00E7627A">
      <w:pPr>
        <w:spacing w:after="0" w:line="276" w:lineRule="auto"/>
        <w:jc w:val="both"/>
        <w:rPr>
          <w:rFonts w:ascii="Times New Roman" w:hAnsi="Times New Roman" w:cs="Times New Roman"/>
          <w:sz w:val="24"/>
          <w:szCs w:val="24"/>
        </w:rPr>
      </w:pPr>
    </w:p>
    <w:p w14:paraId="14BD8D79" w14:textId="77777777" w:rsidR="00C514AC" w:rsidRDefault="00C514AC" w:rsidP="00E7627A">
      <w:pPr>
        <w:spacing w:after="0" w:line="276" w:lineRule="auto"/>
        <w:jc w:val="both"/>
        <w:rPr>
          <w:rFonts w:ascii="Times New Roman" w:hAnsi="Times New Roman" w:cs="Times New Roman"/>
          <w:sz w:val="24"/>
          <w:szCs w:val="24"/>
        </w:rPr>
      </w:pPr>
    </w:p>
    <w:p w14:paraId="76A4C0F1" w14:textId="77777777" w:rsidR="00C514AC" w:rsidRDefault="00C514AC" w:rsidP="00E7627A">
      <w:pPr>
        <w:spacing w:after="0" w:line="276" w:lineRule="auto"/>
        <w:jc w:val="both"/>
        <w:rPr>
          <w:rFonts w:ascii="Times New Roman" w:hAnsi="Times New Roman" w:cs="Times New Roman"/>
          <w:sz w:val="24"/>
          <w:szCs w:val="24"/>
        </w:rPr>
      </w:pPr>
    </w:p>
    <w:p w14:paraId="4C5C2A09" w14:textId="77777777" w:rsidR="00C514AC" w:rsidRDefault="00C514AC" w:rsidP="00E7627A">
      <w:pPr>
        <w:spacing w:after="0" w:line="276" w:lineRule="auto"/>
        <w:jc w:val="both"/>
        <w:rPr>
          <w:rFonts w:ascii="Times New Roman" w:hAnsi="Times New Roman" w:cs="Times New Roman"/>
          <w:sz w:val="24"/>
          <w:szCs w:val="24"/>
        </w:rPr>
      </w:pPr>
    </w:p>
    <w:p w14:paraId="62668B1B" w14:textId="77777777" w:rsidR="00C514AC" w:rsidRDefault="00C514AC" w:rsidP="00E7627A">
      <w:pPr>
        <w:spacing w:after="0" w:line="276" w:lineRule="auto"/>
        <w:jc w:val="both"/>
        <w:rPr>
          <w:rFonts w:ascii="Times New Roman" w:hAnsi="Times New Roman" w:cs="Times New Roman"/>
          <w:sz w:val="24"/>
          <w:szCs w:val="24"/>
        </w:rPr>
      </w:pPr>
    </w:p>
    <w:p w14:paraId="21ECBD80" w14:textId="77777777" w:rsidR="00C514AC" w:rsidRDefault="00C514AC" w:rsidP="00E7627A">
      <w:pPr>
        <w:spacing w:after="0" w:line="276" w:lineRule="auto"/>
        <w:jc w:val="both"/>
        <w:rPr>
          <w:rFonts w:ascii="Times New Roman" w:hAnsi="Times New Roman" w:cs="Times New Roman"/>
          <w:sz w:val="24"/>
          <w:szCs w:val="24"/>
        </w:rPr>
      </w:pPr>
    </w:p>
    <w:p w14:paraId="20AFF24F" w14:textId="77777777" w:rsidR="00C514AC" w:rsidRDefault="00C514AC" w:rsidP="00E7627A">
      <w:pPr>
        <w:spacing w:after="0" w:line="276" w:lineRule="auto"/>
        <w:jc w:val="both"/>
        <w:rPr>
          <w:rFonts w:ascii="Times New Roman" w:hAnsi="Times New Roman" w:cs="Times New Roman"/>
          <w:sz w:val="24"/>
          <w:szCs w:val="24"/>
        </w:rPr>
      </w:pPr>
    </w:p>
    <w:p w14:paraId="08BDCEB4" w14:textId="181BA7D4"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6893286"/>
      <w:r w:rsidRPr="00512E20">
        <w:rPr>
          <w:rFonts w:ascii="Times New Roman" w:hAnsi="Times New Roman" w:cs="Times New Roman"/>
          <w:b/>
          <w:bCs/>
          <w:color w:val="auto"/>
          <w:sz w:val="28"/>
          <w:szCs w:val="28"/>
        </w:rPr>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1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Persamaan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r>
        <w:rPr>
          <w:rFonts w:ascii="Times New Roman" w:eastAsiaTheme="minorEastAsia" w:hAnsi="Times New Roman" w:cs="Times New Roman"/>
          <w:sz w:val="24"/>
          <w:szCs w:val="24"/>
        </w:rPr>
        <w:t xml:space="preserve">Persamaan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6893287"/>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6893288"/>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76893289"/>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6893290"/>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76893291"/>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6893292"/>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76893293"/>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76893294"/>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6893295"/>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6893296"/>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03F5E00A"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1566B64C"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6893357"/>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67132520"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6893358"/>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5844A6D7"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6893359"/>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6893297"/>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76893298"/>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76893299"/>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E718FD">
      <w:pPr>
        <w:pStyle w:val="ListParagraph"/>
        <w:spacing w:after="0" w:line="276" w:lineRule="auto"/>
        <w:ind w:left="0" w:firstLine="540"/>
        <w:jc w:val="both"/>
        <w:rPr>
          <w:rFonts w:ascii="Times New Roman" w:hAnsi="Times New Roman" w:cs="Times New Roman"/>
          <w:sz w:val="24"/>
          <w:szCs w:val="24"/>
        </w:rPr>
      </w:pPr>
    </w:p>
    <w:p w14:paraId="1E69D953" w14:textId="0367D240"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6893360"/>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E718FD">
      <w:pPr>
        <w:pStyle w:val="ListParagraph"/>
        <w:spacing w:after="0" w:line="276"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3F71CE90"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6893361"/>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3150DAE7"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6893362"/>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6893300"/>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76893301"/>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76893302"/>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3A688C">
      <w:pPr>
        <w:pStyle w:val="ListParagraph"/>
        <w:spacing w:after="0" w:line="276"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C76FF9">
      <w:pPr>
        <w:spacing w:after="0" w:line="276"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493BDA">
      <w:pPr>
        <w:spacing w:after="0" w:line="276"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CD34E4">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B31DF3"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4AE27336"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013E79">
        <w:rPr>
          <w:rFonts w:ascii="Times New Roman" w:eastAsiaTheme="minorEastAsia" w:hAnsi="Times New Roman" w:cs="Times New Roman"/>
          <w:sz w:val="24"/>
          <w:szCs w:val="24"/>
        </w:rPr>
        <w:t>.</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B31DF3"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B31DF3"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76893303"/>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0CD9544C"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6893363"/>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Default="00A13F13" w:rsidP="00A13F13">
      <w:pPr>
        <w:pStyle w:val="SubBabBab2"/>
        <w:numPr>
          <w:ilvl w:val="0"/>
          <w:numId w:val="0"/>
        </w:numPr>
        <w:ind w:left="900"/>
      </w:pPr>
    </w:p>
    <w:p w14:paraId="1DFC711A" w14:textId="30EE6CC0" w:rsidR="00A31700" w:rsidRDefault="00A31700" w:rsidP="00790D16">
      <w:pPr>
        <w:pStyle w:val="SubBabBab2"/>
        <w:ind w:left="720"/>
      </w:pPr>
      <w:bookmarkStart w:id="39" w:name="_Toc76893304"/>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r w:rsidR="004B2594">
        <w:rPr>
          <w:rFonts w:ascii="Times New Roman" w:hAnsi="Times New Roman" w:cs="Times New Roman"/>
          <w:sz w:val="24"/>
          <w:szCs w:val="24"/>
        </w:rPr>
        <w:lastRenderedPageBreak/>
        <w:t xml:space="preserve">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209AF3EC" w:rsidR="001A0CBA" w:rsidRPr="00AB1A6A" w:rsidRDefault="00AB1A6A" w:rsidP="00B26536">
      <w:pPr>
        <w:pStyle w:val="Caption"/>
        <w:jc w:val="center"/>
        <w:rPr>
          <w:rFonts w:ascii="Times New Roman" w:hAnsi="Times New Roman" w:cs="Times New Roman"/>
          <w:i w:val="0"/>
          <w:iCs w:val="0"/>
          <w:color w:val="auto"/>
          <w:sz w:val="22"/>
          <w:szCs w:val="22"/>
        </w:rPr>
      </w:pPr>
      <w:bookmarkStart w:id="40" w:name="_Toc71190822"/>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1530DD26" w14:textId="7342D7C2" w:rsidR="003413DC" w:rsidRDefault="00BB2C4C" w:rsidP="00AE0EFB">
      <w:pPr>
        <w:pStyle w:val="SubBabBab2"/>
        <w:ind w:left="720"/>
      </w:pPr>
      <w:bookmarkStart w:id="41" w:name="_Toc76893305"/>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053B4F9B" w14:textId="58063001" w:rsidR="001B329D" w:rsidRDefault="005D5587" w:rsidP="0025724E">
      <w:pPr>
        <w:pStyle w:val="Caption"/>
        <w:jc w:val="center"/>
        <w:rPr>
          <w:rFonts w:ascii="Times New Roman" w:hAnsi="Times New Roman" w:cs="Times New Roman"/>
          <w:i w:val="0"/>
          <w:iCs w:val="0"/>
          <w:color w:val="auto"/>
          <w:sz w:val="22"/>
          <w:szCs w:val="22"/>
        </w:rPr>
      </w:pPr>
      <w:bookmarkStart w:id="42" w:name="_Toc71190823"/>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4BF229F2" w14:textId="19B14BF9" w:rsidR="0008313B" w:rsidRDefault="0008313B" w:rsidP="0008313B">
      <w:pPr>
        <w:rPr>
          <w:rFonts w:ascii="Times New Roman" w:hAnsi="Times New Roman" w:cs="Times New Roman"/>
          <w:sz w:val="24"/>
          <w:szCs w:val="24"/>
        </w:rPr>
      </w:pPr>
    </w:p>
    <w:p w14:paraId="41BC4182" w14:textId="77777777" w:rsidR="00D308A7" w:rsidRPr="0008313B" w:rsidRDefault="00D308A7" w:rsidP="0008313B">
      <w:pPr>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6893306"/>
      <w:r>
        <w:lastRenderedPageBreak/>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41F8FBD5"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6893364"/>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6893307"/>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6893308"/>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4E28D1">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7BC0724F" w:rsidR="00776B4E" w:rsidRDefault="004E28D1" w:rsidP="00B31EF3">
      <w:pPr>
        <w:pStyle w:val="Caption"/>
        <w:spacing w:after="0"/>
        <w:jc w:val="center"/>
        <w:rPr>
          <w:rFonts w:ascii="Times New Roman" w:hAnsi="Times New Roman" w:cs="Times New Roman"/>
          <w:i w:val="0"/>
          <w:iCs w:val="0"/>
          <w:color w:val="auto"/>
          <w:sz w:val="22"/>
          <w:szCs w:val="22"/>
        </w:rPr>
      </w:pPr>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p>
    <w:p w14:paraId="20EE3E0E" w14:textId="77777777" w:rsidR="00B31EF3" w:rsidRPr="00B31EF3" w:rsidRDefault="00B31EF3" w:rsidP="00B31EF3">
      <w:pPr>
        <w:spacing w:after="0" w:line="276"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281C5D71" w:rsidR="00875DF8" w:rsidRDefault="00875DF8" w:rsidP="00234248">
      <w:pPr>
        <w:pStyle w:val="SubJudulBab3"/>
        <w:numPr>
          <w:ilvl w:val="1"/>
          <w:numId w:val="35"/>
        </w:numPr>
      </w:pPr>
      <w:bookmarkStart w:id="48" w:name="_Toc76893309"/>
      <w:r>
        <w:t>Pengumpulan Data</w:t>
      </w:r>
      <w:bookmarkEnd w:id="48"/>
    </w:p>
    <w:p w14:paraId="5048CD43" w14:textId="5BB5709C"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tabel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26D9782E"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49" w:name="_Toc69323721"/>
      <w:bookmarkStart w:id="50" w:name="_Toc76732101"/>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49"/>
      <w:bookmarkEnd w:id="50"/>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B0088F">
      <w:pPr>
        <w:pStyle w:val="SubJudulBab3"/>
      </w:pPr>
      <w:bookmarkStart w:id="51" w:name="_Toc76893310"/>
      <w:r>
        <w:t>Pengolahan Data Awal</w:t>
      </w:r>
      <w:bookmarkEnd w:id="51"/>
    </w:p>
    <w:p w14:paraId="64AD7240" w14:textId="131A54CF" w:rsidR="00043A99" w:rsidRDefault="008D2DB9" w:rsidP="00043A99">
      <w:pPr>
        <w:pStyle w:val="ListParagraph"/>
        <w:spacing w:after="0" w:line="276" w:lineRule="auto"/>
        <w:ind w:left="0" w:firstLine="353"/>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152B7DC9" w14:textId="77777777" w:rsidR="00593629" w:rsidRDefault="00043A99" w:rsidP="00593629">
      <w:pPr>
        <w:keepNext/>
        <w:spacing w:after="0" w:line="276" w:lineRule="auto"/>
        <w:jc w:val="center"/>
      </w:pPr>
      <w:r>
        <w:rPr>
          <w:rFonts w:ascii="Times New Roman" w:hAnsi="Times New Roman" w:cs="Times New Roman"/>
          <w:noProof/>
          <w:sz w:val="24"/>
          <w:szCs w:val="24"/>
        </w:rPr>
        <w:lastRenderedPageBreak/>
        <w:drawing>
          <wp:inline distT="0" distB="0" distL="0" distR="0" wp14:anchorId="542FF3E6" wp14:editId="0EA033AC">
            <wp:extent cx="1138204" cy="3158397"/>
            <wp:effectExtent l="19050" t="19050" r="24130" b="2349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71906" cy="3251918"/>
                    </a:xfrm>
                    <a:prstGeom prst="rect">
                      <a:avLst/>
                    </a:prstGeom>
                    <a:ln w="6350">
                      <a:solidFill>
                        <a:schemeClr val="tx1"/>
                      </a:solidFill>
                    </a:ln>
                  </pic:spPr>
                </pic:pic>
              </a:graphicData>
            </a:graphic>
          </wp:inline>
        </w:drawing>
      </w:r>
    </w:p>
    <w:p w14:paraId="1B3D0035" w14:textId="060E54D3" w:rsidR="00043A99" w:rsidRPr="00593629" w:rsidRDefault="00593629" w:rsidP="00593629">
      <w:pPr>
        <w:pStyle w:val="Caption"/>
        <w:spacing w:after="0"/>
        <w:jc w:val="center"/>
        <w:rPr>
          <w:rFonts w:ascii="Times New Roman" w:hAnsi="Times New Roman" w:cs="Times New Roman"/>
          <w:i w:val="0"/>
          <w:iCs w:val="0"/>
          <w:color w:val="auto"/>
          <w:sz w:val="22"/>
          <w:szCs w:val="22"/>
        </w:rPr>
      </w:pPr>
      <w:bookmarkStart w:id="52" w:name="_Toc71190829"/>
      <w:r w:rsidRPr="00593629">
        <w:rPr>
          <w:rFonts w:ascii="Times New Roman" w:hAnsi="Times New Roman" w:cs="Times New Roman"/>
          <w:b/>
          <w:bCs/>
          <w:i w:val="0"/>
          <w:iCs w:val="0"/>
          <w:color w:val="auto"/>
          <w:sz w:val="22"/>
          <w:szCs w:val="22"/>
        </w:rPr>
        <w:t xml:space="preserve">Gambar 3. </w:t>
      </w:r>
      <w:r w:rsidRPr="00593629">
        <w:rPr>
          <w:rFonts w:ascii="Times New Roman" w:hAnsi="Times New Roman" w:cs="Times New Roman"/>
          <w:b/>
          <w:bCs/>
          <w:i w:val="0"/>
          <w:iCs w:val="0"/>
          <w:color w:val="auto"/>
          <w:sz w:val="22"/>
          <w:szCs w:val="22"/>
        </w:rPr>
        <w:fldChar w:fldCharType="begin"/>
      </w:r>
      <w:r w:rsidRPr="00593629">
        <w:rPr>
          <w:rFonts w:ascii="Times New Roman" w:hAnsi="Times New Roman" w:cs="Times New Roman"/>
          <w:b/>
          <w:bCs/>
          <w:i w:val="0"/>
          <w:iCs w:val="0"/>
          <w:color w:val="auto"/>
          <w:sz w:val="22"/>
          <w:szCs w:val="22"/>
        </w:rPr>
        <w:instrText xml:space="preserve"> SEQ Gambar_3. \* ARABIC </w:instrText>
      </w:r>
      <w:r w:rsidRPr="00593629">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2</w:t>
      </w:r>
      <w:r w:rsidRPr="00593629">
        <w:rPr>
          <w:rFonts w:ascii="Times New Roman" w:hAnsi="Times New Roman" w:cs="Times New Roman"/>
          <w:b/>
          <w:bCs/>
          <w:i w:val="0"/>
          <w:iCs w:val="0"/>
          <w:color w:val="auto"/>
          <w:sz w:val="22"/>
          <w:szCs w:val="22"/>
        </w:rPr>
        <w:fldChar w:fldCharType="end"/>
      </w:r>
      <w:r w:rsidRPr="00593629">
        <w:rPr>
          <w:rFonts w:ascii="Times New Roman" w:hAnsi="Times New Roman" w:cs="Times New Roman"/>
          <w:i w:val="0"/>
          <w:iCs w:val="0"/>
          <w:color w:val="auto"/>
          <w:sz w:val="22"/>
          <w:szCs w:val="22"/>
        </w:rPr>
        <w:t xml:space="preserve"> Flowchart Preprocessing</w:t>
      </w:r>
      <w:bookmarkEnd w:id="52"/>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Default="008C27E5"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lam preprocessing, tahapan yang akan dilakukan adalah sebagai berikut.</w:t>
      </w:r>
    </w:p>
    <w:p w14:paraId="12F1E818" w14:textId="7DAF5B04"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Pr="001B6F6D">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7439C68B"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rmalisasi pada data numerik.</w:t>
      </w:r>
    </w:p>
    <w:p w14:paraId="6782A7F2" w14:textId="427E70AC"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kategoris.</w:t>
      </w:r>
    </w:p>
    <w:p w14:paraId="2D008CB2" w14:textId="77777777" w:rsidR="008C27E5" w:rsidRDefault="008C27E5" w:rsidP="004625B5">
      <w:pPr>
        <w:pStyle w:val="ListParagraph"/>
        <w:spacing w:after="0" w:line="276" w:lineRule="auto"/>
        <w:ind w:left="0" w:firstLine="353"/>
        <w:jc w:val="both"/>
        <w:rPr>
          <w:rFonts w:ascii="Times New Roman" w:hAnsi="Times New Roman" w:cs="Times New Roman"/>
          <w:sz w:val="24"/>
          <w:szCs w:val="24"/>
        </w:rPr>
      </w:pPr>
    </w:p>
    <w:p w14:paraId="762AE25A" w14:textId="5917B3F5" w:rsidR="004625B5" w:rsidRDefault="007D1810"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CF68FC">
        <w:rPr>
          <w:rFonts w:ascii="Times New Roman" w:hAnsi="Times New Roman" w:cs="Times New Roman"/>
          <w:sz w:val="24"/>
          <w:szCs w:val="24"/>
        </w:rPr>
        <w:t xml:space="preserve">Proses membersihkan </w:t>
      </w:r>
      <w:r w:rsidR="00CF68FC" w:rsidRPr="00C43019">
        <w:rPr>
          <w:rFonts w:ascii="Times New Roman" w:hAnsi="Times New Roman" w:cs="Times New Roman"/>
          <w:i/>
          <w:iCs/>
          <w:sz w:val="24"/>
          <w:szCs w:val="24"/>
        </w:rPr>
        <w:t>outlier</w:t>
      </w:r>
      <w:r w:rsidR="00CF68FC">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sidR="00CF68FC">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 Rumus untuk</w:t>
      </w:r>
      <w:r w:rsidR="002919C1">
        <w:rPr>
          <w:rFonts w:ascii="Times New Roman" w:eastAsiaTheme="minorEastAsia" w:hAnsi="Times New Roman" w:cs="Times New Roman"/>
          <w:sz w:val="24"/>
          <w:szCs w:val="24"/>
        </w:rPr>
        <w:t xml:space="preserve"> perhitungan menghapus </w:t>
      </w:r>
      <w:r w:rsidR="002919C1" w:rsidRPr="002919C1">
        <w:rPr>
          <w:rFonts w:ascii="Times New Roman" w:eastAsiaTheme="minorEastAsia" w:hAnsi="Times New Roman" w:cs="Times New Roman"/>
          <w:i/>
          <w:iCs/>
          <w:sz w:val="24"/>
          <w:szCs w:val="24"/>
        </w:rPr>
        <w:t>outlier</w:t>
      </w:r>
      <w:r w:rsidR="002919C1">
        <w:rPr>
          <w:rFonts w:ascii="Times New Roman" w:eastAsiaTheme="minorEastAsia" w:hAnsi="Times New Roman" w:cs="Times New Roman"/>
          <w:sz w:val="24"/>
          <w:szCs w:val="24"/>
        </w:rPr>
        <w:t xml:space="preserve"> adalah sebagai berikut.</w:t>
      </w:r>
    </w:p>
    <w:p w14:paraId="4A4E1464" w14:textId="77777777" w:rsidR="004625B5" w:rsidRDefault="004625B5" w:rsidP="004625B5">
      <w:pPr>
        <w:pStyle w:val="ListParagraph"/>
        <w:spacing w:after="0" w:line="276" w:lineRule="auto"/>
        <w:ind w:left="0" w:firstLine="353"/>
        <w:jc w:val="both"/>
        <w:rPr>
          <w:rFonts w:ascii="Times New Roman" w:eastAsiaTheme="minorEastAsia" w:hAnsi="Times New Roman" w:cs="Times New Roman"/>
          <w:sz w:val="24"/>
          <w:szCs w:val="24"/>
        </w:rPr>
      </w:pPr>
    </w:p>
    <w:p w14:paraId="0ADCD7F3" w14:textId="1ABECFC1"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m:oMathPara>
    </w:p>
    <w:p w14:paraId="06756DCB" w14:textId="7679FCC8"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m:oMathPara>
    </w:p>
    <w:p w14:paraId="797FD21A" w14:textId="041B0F60" w:rsidR="00316AF9" w:rsidRPr="00B07624" w:rsidRDefault="004625B5" w:rsidP="00CB4F64">
      <w:pPr>
        <w:pStyle w:val="ListParagraph"/>
        <w:spacing w:after="0" w:line="240" w:lineRule="auto"/>
        <w:ind w:left="36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IQR</m:t>
          </m:r>
          <m:r>
            <w:rPr>
              <w:rFonts w:ascii="Cambria Math" w:eastAsiaTheme="minorEastAsia" w:hAnsi="Cambria Math" w:cs="Times New Roman"/>
              <w:sz w:val="24"/>
              <w:szCs w:val="24"/>
            </w:rPr>
            <m:t>=Q3-Q1</m:t>
          </m:r>
        </m:oMath>
      </m:oMathPara>
    </w:p>
    <w:p w14:paraId="1D298229" w14:textId="14667280" w:rsidR="00B07624" w:rsidRPr="00FF0B05" w:rsidRDefault="00FF0B05" w:rsidP="00CB4F64">
      <w:pPr>
        <w:pStyle w:val="ListParagraph"/>
        <w:spacing w:after="0" w:line="240" w:lineRule="auto"/>
        <w:ind w:left="3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batas outlier bawah=Q1-(1.5×IQR)</m:t>
          </m:r>
        </m:oMath>
      </m:oMathPara>
    </w:p>
    <w:p w14:paraId="3943557E" w14:textId="2910FB2B" w:rsidR="00FF0B05" w:rsidRPr="00FF0B05" w:rsidRDefault="00FF0B05" w:rsidP="00CB4F64">
      <w:pPr>
        <w:pStyle w:val="ListParagraph"/>
        <w:spacing w:after="0" w:line="240" w:lineRule="auto"/>
        <w:ind w:left="360"/>
        <w:rPr>
          <w:rFonts w:ascii="Times New Roman" w:hAnsi="Times New Roman" w:cs="Times New Roman"/>
          <w:sz w:val="24"/>
          <w:szCs w:val="24"/>
        </w:rPr>
      </w:pPr>
      <m:oMathPara>
        <m:oMathParaPr>
          <m:jc m:val="left"/>
        </m:oMathParaPr>
        <m:oMath>
          <m:r>
            <w:rPr>
              <w:rFonts w:ascii="Cambria Math" w:hAnsi="Cambria Math" w:cs="Times New Roman"/>
              <w:sz w:val="24"/>
              <w:szCs w:val="24"/>
            </w:rPr>
            <m:t>batas outlier atas=Q3+(1.5×IQR)</m:t>
          </m:r>
        </m:oMath>
      </m:oMathPara>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21C80838" w14:textId="714751D8" w:rsidR="005F6781" w:rsidRDefault="00BD1A1C"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dilakukan </w:t>
      </w:r>
      <w:r w:rsidR="00835821">
        <w:rPr>
          <w:rFonts w:ascii="Times New Roman" w:hAnsi="Times New Roman" w:cs="Times New Roman"/>
          <w:sz w:val="24"/>
          <w:szCs w:val="24"/>
        </w:rPr>
        <w:t xml:space="preserve">normalisasi pada data </w:t>
      </w:r>
      <w:r w:rsidR="00835821" w:rsidRPr="005B68D4">
        <w:rPr>
          <w:rFonts w:ascii="Times New Roman" w:hAnsi="Times New Roman" w:cs="Times New Roman"/>
          <w:i/>
          <w:iCs/>
          <w:sz w:val="24"/>
          <w:szCs w:val="24"/>
        </w:rPr>
        <w:t>numerik</w:t>
      </w:r>
      <w:r w:rsidR="00835821">
        <w:rPr>
          <w:rFonts w:ascii="Times New Roman" w:hAnsi="Times New Roman" w:cs="Times New Roman"/>
          <w:sz w:val="24"/>
          <w:szCs w:val="24"/>
        </w:rPr>
        <w:t xml:space="preserve">, apabila nilai-nilai yang ada pada data </w:t>
      </w:r>
      <w:r w:rsidR="00835821" w:rsidRPr="00CF6280">
        <w:rPr>
          <w:rFonts w:ascii="Times New Roman" w:hAnsi="Times New Roman" w:cs="Times New Roman"/>
          <w:i/>
          <w:iCs/>
          <w:sz w:val="24"/>
          <w:szCs w:val="24"/>
        </w:rPr>
        <w:t>numerik</w:t>
      </w:r>
      <w:r w:rsidR="00E03AC1">
        <w:rPr>
          <w:rFonts w:ascii="Times New Roman" w:hAnsi="Times New Roman" w:cs="Times New Roman"/>
          <w:sz w:val="24"/>
          <w:szCs w:val="24"/>
        </w:rPr>
        <w:t xml:space="preserve"> </w:t>
      </w:r>
      <w:r w:rsidR="005B68D4">
        <w:rPr>
          <w:rFonts w:ascii="Times New Roman" w:hAnsi="Times New Roman" w:cs="Times New Roman"/>
          <w:sz w:val="24"/>
          <w:szCs w:val="24"/>
        </w:rPr>
        <w:t xml:space="preserve">tidak </w:t>
      </w:r>
      <w:r w:rsidR="00EB4926">
        <w:rPr>
          <w:rFonts w:ascii="Times New Roman" w:hAnsi="Times New Roman" w:cs="Times New Roman"/>
          <w:sz w:val="24"/>
          <w:szCs w:val="24"/>
        </w:rPr>
        <w:t xml:space="preserve">seimbang </w:t>
      </w:r>
      <w:r w:rsidR="005B68D4">
        <w:rPr>
          <w:rFonts w:ascii="Times New Roman" w:hAnsi="Times New Roman" w:cs="Times New Roman"/>
          <w:sz w:val="24"/>
          <w:szCs w:val="24"/>
        </w:rPr>
        <w:t>maka diperlukan proses normalisasi sehingga</w:t>
      </w:r>
      <w:r w:rsidR="001674AB">
        <w:rPr>
          <w:rFonts w:ascii="Times New Roman" w:hAnsi="Times New Roman" w:cs="Times New Roman"/>
          <w:sz w:val="24"/>
          <w:szCs w:val="24"/>
        </w:rPr>
        <w:t xml:space="preserve"> nilai-nilai tersebut memiliki rentang yang sesuai dengan data lainnya.</w:t>
      </w:r>
      <w:r w:rsidR="00193E6B">
        <w:rPr>
          <w:rFonts w:ascii="Times New Roman" w:hAnsi="Times New Roman" w:cs="Times New Roman"/>
          <w:sz w:val="24"/>
          <w:szCs w:val="24"/>
        </w:rPr>
        <w:t xml:space="preserve"> Normalisasi yang dilakukan adalah menggunakan teknik </w:t>
      </w:r>
      <w:r w:rsidR="00193E6B" w:rsidRPr="0048413D">
        <w:rPr>
          <w:rFonts w:ascii="Times New Roman" w:hAnsi="Times New Roman" w:cs="Times New Roman"/>
          <w:i/>
          <w:iCs/>
          <w:sz w:val="24"/>
          <w:szCs w:val="24"/>
        </w:rPr>
        <w:t>MixMax</w:t>
      </w:r>
      <w:r w:rsidR="00193E6B">
        <w:rPr>
          <w:rFonts w:ascii="Times New Roman" w:hAnsi="Times New Roman" w:cs="Times New Roman"/>
          <w:sz w:val="24"/>
          <w:szCs w:val="24"/>
        </w:rPr>
        <w:t>,</w:t>
      </w:r>
      <w:r w:rsidR="0048413D">
        <w:rPr>
          <w:rFonts w:ascii="Times New Roman" w:hAnsi="Times New Roman" w:cs="Times New Roman"/>
          <w:sz w:val="24"/>
          <w:szCs w:val="24"/>
        </w:rPr>
        <w:t xml:space="preserve"> teknik tersebut akan m</w:t>
      </w:r>
      <w:r w:rsidR="00DE1BC0">
        <w:rPr>
          <w:rFonts w:ascii="Times New Roman" w:hAnsi="Times New Roman" w:cs="Times New Roman"/>
          <w:sz w:val="24"/>
          <w:szCs w:val="24"/>
        </w:rPr>
        <w:t xml:space="preserve">entransformasikan nilai </w:t>
      </w:r>
      <w:r w:rsidR="00DE1BC0" w:rsidRPr="00DE1BC0">
        <w:rPr>
          <w:rFonts w:ascii="Times New Roman" w:hAnsi="Times New Roman" w:cs="Times New Roman"/>
          <w:i/>
          <w:iCs/>
          <w:sz w:val="24"/>
          <w:szCs w:val="24"/>
        </w:rPr>
        <w:t>max</w:t>
      </w:r>
      <w:r w:rsidR="00DE1BC0">
        <w:rPr>
          <w:rFonts w:ascii="Times New Roman" w:hAnsi="Times New Roman" w:cs="Times New Roman"/>
          <w:sz w:val="24"/>
          <w:szCs w:val="24"/>
        </w:rPr>
        <w:t xml:space="preserve"> </w:t>
      </w:r>
      <w:r w:rsidR="00DE1BC0">
        <w:rPr>
          <w:rFonts w:ascii="Times New Roman" w:hAnsi="Times New Roman" w:cs="Times New Roman"/>
          <w:sz w:val="24"/>
          <w:szCs w:val="24"/>
        </w:rPr>
        <w:lastRenderedPageBreak/>
        <w:t xml:space="preserve">dengan 1 dan </w:t>
      </w:r>
      <w:r w:rsidR="00DE1BC0" w:rsidRPr="00DE1BC0">
        <w:rPr>
          <w:rFonts w:ascii="Times New Roman" w:hAnsi="Times New Roman" w:cs="Times New Roman"/>
          <w:i/>
          <w:iCs/>
          <w:sz w:val="24"/>
          <w:szCs w:val="24"/>
        </w:rPr>
        <w:t>min</w:t>
      </w:r>
      <w:r w:rsidR="00DE1BC0">
        <w:rPr>
          <w:rFonts w:ascii="Times New Roman" w:hAnsi="Times New Roman" w:cs="Times New Roman"/>
          <w:sz w:val="24"/>
          <w:szCs w:val="24"/>
        </w:rPr>
        <w:t xml:space="preserve"> dengan 0,</w:t>
      </w:r>
      <w:r w:rsidR="003064E5">
        <w:rPr>
          <w:rFonts w:ascii="Times New Roman" w:hAnsi="Times New Roman" w:cs="Times New Roman"/>
          <w:sz w:val="24"/>
          <w:szCs w:val="24"/>
        </w:rPr>
        <w:t xml:space="preserve"> </w:t>
      </w:r>
      <w:r w:rsidR="00141988">
        <w:rPr>
          <w:rFonts w:ascii="Times New Roman" w:hAnsi="Times New Roman" w:cs="Times New Roman"/>
          <w:sz w:val="24"/>
          <w:szCs w:val="24"/>
        </w:rPr>
        <w:t>sedangkan nilai yang ada di rentang tersebut akan menyesuaikan. Rumus normalisasi adalah sebagai berikut.</w:t>
      </w:r>
    </w:p>
    <w:p w14:paraId="581BB2F2" w14:textId="5C083BFA" w:rsidR="0010441B" w:rsidRDefault="0010441B" w:rsidP="0010441B">
      <w:pPr>
        <w:spacing w:after="0" w:line="276" w:lineRule="auto"/>
        <w:jc w:val="both"/>
        <w:rPr>
          <w:rFonts w:ascii="Times New Roman" w:hAnsi="Times New Roman" w:cs="Times New Roman"/>
          <w:sz w:val="24"/>
          <w:szCs w:val="24"/>
        </w:rPr>
      </w:pPr>
    </w:p>
    <w:p w14:paraId="42F1CE0C" w14:textId="2BBE1F8B" w:rsidR="0010441B" w:rsidRPr="0010441B" w:rsidRDefault="00B31DF3"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m:oMathPara>
    </w:p>
    <w:p w14:paraId="37CCDC0E" w14:textId="3AEE8023" w:rsidR="0010441B" w:rsidRPr="0010441B" w:rsidRDefault="0010441B" w:rsidP="003E4828">
      <w:pPr>
        <w:spacing w:after="0" w:line="240"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B31DF3"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B31DF3" w:rsidP="003E4828">
      <w:pPr>
        <w:spacing w:after="0" w:line="240" w:lineRule="auto"/>
        <w:ind w:left="36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40D0FA78" w14:textId="77777777" w:rsidR="005F6781" w:rsidRDefault="005F6781" w:rsidP="009133BE">
      <w:pPr>
        <w:pStyle w:val="ListParagraph"/>
        <w:spacing w:after="0" w:line="276" w:lineRule="auto"/>
        <w:ind w:left="0" w:firstLine="353"/>
        <w:jc w:val="both"/>
        <w:rPr>
          <w:rFonts w:ascii="Times New Roman" w:hAnsi="Times New Roman" w:cs="Times New Roman"/>
          <w:sz w:val="24"/>
          <w:szCs w:val="24"/>
        </w:rPr>
      </w:pPr>
    </w:p>
    <w:p w14:paraId="0009B830" w14:textId="698A2AEA" w:rsidR="0062243D" w:rsidRPr="0062243D" w:rsidRDefault="003064E5"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ada data kategori</w:t>
      </w:r>
      <w:r w:rsidR="00C97752">
        <w:rPr>
          <w:rFonts w:ascii="Times New Roman" w:hAnsi="Times New Roman" w:cs="Times New Roman"/>
          <w:sz w:val="24"/>
          <w:szCs w:val="24"/>
        </w:rPr>
        <w:t>kal</w:t>
      </w:r>
      <w:r>
        <w:rPr>
          <w:rFonts w:ascii="Times New Roman" w:hAnsi="Times New Roman" w:cs="Times New Roman"/>
          <w:sz w:val="24"/>
          <w:szCs w:val="24"/>
        </w:rPr>
        <w:t xml:space="preserve"> dilakukan proses </w:t>
      </w:r>
      <w:r w:rsidRPr="00AE20FA">
        <w:rPr>
          <w:rFonts w:ascii="Times New Roman" w:hAnsi="Times New Roman" w:cs="Times New Roman"/>
          <w:i/>
          <w:iCs/>
          <w:sz w:val="24"/>
          <w:szCs w:val="24"/>
        </w:rPr>
        <w:t>one hot encoding</w:t>
      </w:r>
      <w:r>
        <w:rPr>
          <w:rFonts w:ascii="Times New Roman" w:hAnsi="Times New Roman" w:cs="Times New Roman"/>
          <w:sz w:val="24"/>
          <w:szCs w:val="24"/>
        </w:rPr>
        <w:t>, yaitu</w:t>
      </w:r>
      <w:r w:rsidR="00513842">
        <w:rPr>
          <w:rFonts w:ascii="Times New Roman" w:hAnsi="Times New Roman" w:cs="Times New Roman"/>
          <w:sz w:val="24"/>
          <w:szCs w:val="24"/>
        </w:rPr>
        <w:t xml:space="preserve"> membuat data kategorikal menjadi kolom baru supaya dapat dipelajari oleh komputer.</w:t>
      </w:r>
      <w:r w:rsidR="00F6621D">
        <w:rPr>
          <w:rFonts w:ascii="Times New Roman" w:hAnsi="Times New Roman" w:cs="Times New Roman"/>
          <w:sz w:val="24"/>
          <w:szCs w:val="24"/>
        </w:rPr>
        <w:t xml:space="preserve"> Proses </w:t>
      </w:r>
      <w:r w:rsidR="00F6621D" w:rsidRPr="00F6621D">
        <w:rPr>
          <w:rFonts w:ascii="Times New Roman" w:hAnsi="Times New Roman" w:cs="Times New Roman"/>
          <w:i/>
          <w:iCs/>
          <w:sz w:val="24"/>
          <w:szCs w:val="24"/>
        </w:rPr>
        <w:t>one hot encoding</w:t>
      </w:r>
      <w:r w:rsidR="00F6621D">
        <w:rPr>
          <w:rFonts w:ascii="Times New Roman" w:hAnsi="Times New Roman" w:cs="Times New Roman"/>
          <w:sz w:val="24"/>
          <w:szCs w:val="24"/>
        </w:rPr>
        <w:t xml:space="preserve"> dilakukan dengan cara membuat kolom baru sebanyak jumlah kategori yang ada, kemudian kolom yang sesuai dengan kategori pada baris data tersebut diisi dengan nilai 1, sedangkan kolom lainnya akan diisi dengan nilai 0. </w:t>
      </w:r>
      <w:r w:rsidR="00FB758E">
        <w:rPr>
          <w:rFonts w:ascii="Times New Roman" w:hAnsi="Times New Roman" w:cs="Times New Roman"/>
          <w:sz w:val="24"/>
          <w:szCs w:val="24"/>
        </w:rPr>
        <w:t xml:space="preserve">Tahapan yang ada di dalam </w:t>
      </w:r>
      <w:r w:rsidR="00FB758E" w:rsidRPr="008A0263">
        <w:rPr>
          <w:rFonts w:ascii="Times New Roman" w:hAnsi="Times New Roman" w:cs="Times New Roman"/>
          <w:i/>
          <w:iCs/>
          <w:sz w:val="24"/>
          <w:szCs w:val="24"/>
        </w:rPr>
        <w:t>preprocessing</w:t>
      </w:r>
      <w:r w:rsidR="00FB758E">
        <w:rPr>
          <w:rFonts w:ascii="Times New Roman" w:hAnsi="Times New Roman" w:cs="Times New Roman"/>
          <w:sz w:val="24"/>
          <w:szCs w:val="24"/>
        </w:rPr>
        <w:t xml:space="preserve"> tersebut dimasukkan ke dalam </w:t>
      </w:r>
      <w:r w:rsidR="00FB758E" w:rsidRPr="008A0263">
        <w:rPr>
          <w:rFonts w:ascii="Times New Roman" w:hAnsi="Times New Roman" w:cs="Times New Roman"/>
          <w:i/>
          <w:iCs/>
          <w:sz w:val="24"/>
          <w:szCs w:val="24"/>
        </w:rPr>
        <w:t>pipeline</w:t>
      </w:r>
      <w:r w:rsidR="00FB758E">
        <w:rPr>
          <w:rFonts w:ascii="Times New Roman" w:hAnsi="Times New Roman" w:cs="Times New Roman"/>
          <w:sz w:val="24"/>
          <w:szCs w:val="24"/>
        </w:rPr>
        <w:t xml:space="preserve">, sehingga tahapa-tahapan tersebut dilakukan dalam proses yang berurutan dan otomatis. Setelah data dilakukan </w:t>
      </w:r>
      <w:r w:rsidR="00FB758E" w:rsidRPr="00D41877">
        <w:rPr>
          <w:rFonts w:ascii="Times New Roman" w:hAnsi="Times New Roman" w:cs="Times New Roman"/>
          <w:i/>
          <w:iCs/>
          <w:sz w:val="24"/>
          <w:szCs w:val="24"/>
        </w:rPr>
        <w:t>preprocessing</w:t>
      </w:r>
      <w:r w:rsidR="00FB758E">
        <w:rPr>
          <w:rFonts w:ascii="Times New Roman" w:hAnsi="Times New Roman" w:cs="Times New Roman"/>
          <w:sz w:val="24"/>
          <w:szCs w:val="24"/>
        </w:rPr>
        <w:t>, maka</w:t>
      </w:r>
      <w:r w:rsidR="00BA0019">
        <w:rPr>
          <w:rFonts w:ascii="Times New Roman" w:hAnsi="Times New Roman" w:cs="Times New Roman"/>
          <w:sz w:val="24"/>
          <w:szCs w:val="24"/>
        </w:rPr>
        <w:t xml:space="preserve"> </w:t>
      </w:r>
      <w:r w:rsidR="00FB758E">
        <w:rPr>
          <w:rFonts w:ascii="Times New Roman" w:hAnsi="Times New Roman" w:cs="Times New Roman"/>
          <w:sz w:val="24"/>
          <w:szCs w:val="24"/>
        </w:rPr>
        <w:t xml:space="preserve">data siap </w:t>
      </w:r>
      <w:r w:rsidR="006A2D0C">
        <w:rPr>
          <w:rFonts w:ascii="Times New Roman" w:hAnsi="Times New Roman" w:cs="Times New Roman"/>
          <w:sz w:val="24"/>
          <w:szCs w:val="24"/>
        </w:rPr>
        <w:t xml:space="preserve"> digunakan </w:t>
      </w:r>
      <w:r w:rsidR="001C55FA">
        <w:rPr>
          <w:rFonts w:ascii="Times New Roman" w:hAnsi="Times New Roman" w:cs="Times New Roman"/>
          <w:sz w:val="24"/>
          <w:szCs w:val="24"/>
        </w:rPr>
        <w:t xml:space="preserve">untuk pembuatan model klasifikasi </w:t>
      </w:r>
      <w:r w:rsidR="00A95563">
        <w:rPr>
          <w:rFonts w:ascii="Times New Roman" w:hAnsi="Times New Roman" w:cs="Times New Roman"/>
          <w:sz w:val="24"/>
          <w:szCs w:val="24"/>
        </w:rPr>
        <w:t>pada tahap selanjutnya.</w:t>
      </w:r>
    </w:p>
    <w:p w14:paraId="5893FA74" w14:textId="6A82D71E" w:rsidR="009E372D" w:rsidRDefault="009E372D" w:rsidP="00B0088F">
      <w:pPr>
        <w:pStyle w:val="SubJudulBab3"/>
      </w:pPr>
      <w:bookmarkStart w:id="53" w:name="_Toc76893311"/>
      <w:r>
        <w:t>A</w:t>
      </w:r>
      <w:r w:rsidR="000A3EDD">
        <w:t>nalisis kebutuhan</w:t>
      </w:r>
      <w:bookmarkEnd w:id="53"/>
    </w:p>
    <w:p w14:paraId="38839C80" w14:textId="30A19948" w:rsidR="002A739F" w:rsidRPr="002A739F" w:rsidRDefault="002A739F" w:rsidP="002E568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B0088F">
      <w:pPr>
        <w:pStyle w:val="SubBabBab3"/>
      </w:pPr>
      <w:bookmarkStart w:id="54" w:name="_Toc76893312"/>
      <w:r>
        <w:t>Kebutuhan Fungsional</w:t>
      </w:r>
      <w:bookmarkEnd w:id="54"/>
    </w:p>
    <w:p w14:paraId="47617D5E" w14:textId="5A91D741" w:rsidR="00F20C47" w:rsidRDefault="00036806" w:rsidP="002E568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B0088F">
      <w:pPr>
        <w:pStyle w:val="SubBabBab3"/>
      </w:pPr>
      <w:bookmarkStart w:id="55" w:name="_Toc76893313"/>
      <w:r>
        <w:t>Kebutuhan Non Fungsional</w:t>
      </w:r>
      <w:bookmarkEnd w:id="55"/>
    </w:p>
    <w:p w14:paraId="25CE1F37" w14:textId="19B02286" w:rsidR="00BA5E08" w:rsidRDefault="00A02EEB" w:rsidP="000A1C1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2ED8BB68"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56" w:name="_Toc69323722"/>
      <w:bookmarkStart w:id="57" w:name="_Toc76732102"/>
      <w:r w:rsidRPr="00152F77">
        <w:rPr>
          <w:rFonts w:ascii="Times New Roman" w:hAnsi="Times New Roman" w:cs="Times New Roman"/>
          <w:b/>
          <w:bCs/>
          <w:i w:val="0"/>
          <w:iCs w:val="0"/>
          <w:color w:val="auto"/>
          <w:sz w:val="22"/>
          <w:szCs w:val="22"/>
        </w:rPr>
        <w:t xml:space="preserve">Tabel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2</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r w:rsidRPr="00772A93">
        <w:rPr>
          <w:rFonts w:ascii="Times New Roman" w:hAnsi="Times New Roman" w:cs="Times New Roman"/>
          <w:i w:val="0"/>
          <w:iCs w:val="0"/>
          <w:color w:val="auto"/>
          <w:sz w:val="22"/>
          <w:szCs w:val="22"/>
        </w:rPr>
        <w:t xml:space="preserve">Spesifikasi </w:t>
      </w:r>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 xml:space="preserve">erangkat </w:t>
      </w:r>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56"/>
      <w:bookmarkEnd w:id="57"/>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2B751C77" w:rsidR="00462E47" w:rsidRDefault="00022228" w:rsidP="00E36406">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46D1DD04" w14:textId="77777777" w:rsidR="00FB2F09" w:rsidRPr="00462E47" w:rsidRDefault="00FB2F09" w:rsidP="00E36406">
      <w:pPr>
        <w:pStyle w:val="ListParagraph"/>
        <w:spacing w:after="0" w:line="276" w:lineRule="auto"/>
        <w:ind w:left="1080"/>
        <w:jc w:val="both"/>
        <w:rPr>
          <w:rFonts w:ascii="Times New Roman" w:hAnsi="Times New Roman" w:cs="Times New Roman"/>
        </w:rPr>
      </w:pPr>
    </w:p>
    <w:p w14:paraId="6F3F4044" w14:textId="7AFAA259"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58" w:name="_Toc69323723"/>
      <w:bookmarkStart w:id="59" w:name="_Toc76732103"/>
      <w:r w:rsidRPr="00E36406">
        <w:rPr>
          <w:rFonts w:ascii="Times New Roman" w:hAnsi="Times New Roman" w:cs="Times New Roman"/>
          <w:b/>
          <w:bCs/>
          <w:i w:val="0"/>
          <w:iCs w:val="0"/>
          <w:color w:val="auto"/>
          <w:sz w:val="22"/>
          <w:szCs w:val="22"/>
        </w:rPr>
        <w:t xml:space="preserve">Tabel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3</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 xml:space="preserve">pesifikasi </w:t>
      </w:r>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 xml:space="preserve">ebutuhan </w:t>
      </w:r>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 xml:space="preserve">erangkat </w:t>
      </w:r>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58"/>
      <w:bookmarkEnd w:id="59"/>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60" w:name="_Toc76893314"/>
      <w:r>
        <w:t>Pe</w:t>
      </w:r>
      <w:r w:rsidR="0001426B">
        <w:t>mbuatan Model Klasifikasi</w:t>
      </w:r>
      <w:bookmarkEnd w:id="60"/>
    </w:p>
    <w:p w14:paraId="584D162C" w14:textId="7D70EE4C" w:rsidR="00DC371D" w:rsidRDefault="00DC371D" w:rsidP="00B0088F">
      <w:pPr>
        <w:pStyle w:val="SubBabBab3"/>
      </w:pPr>
      <w:bookmarkStart w:id="61" w:name="_Toc76893315"/>
      <w:r>
        <w:t>Preprocessing</w:t>
      </w:r>
      <w:bookmarkEnd w:id="61"/>
    </w:p>
    <w:p w14:paraId="41568098" w14:textId="77798CBB" w:rsidR="007A4010" w:rsidRDefault="00974371" w:rsidP="0084796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adalah menghapus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atau pencilan</w:t>
      </w:r>
      <w:r w:rsidR="00B819A3">
        <w:rPr>
          <w:rFonts w:ascii="Times New Roman" w:hAnsi="Times New Roman" w:cs="Times New Roman"/>
          <w:sz w:val="24"/>
          <w:szCs w:val="24"/>
        </w:rPr>
        <w:t xml:space="preserve">, </w:t>
      </w:r>
      <w:r w:rsidR="00B819A3" w:rsidRPr="001A0A09">
        <w:rPr>
          <w:rFonts w:ascii="Times New Roman" w:hAnsi="Times New Roman" w:cs="Times New Roman"/>
          <w:i/>
          <w:iCs/>
          <w:sz w:val="24"/>
          <w:szCs w:val="24"/>
        </w:rPr>
        <w:t>outlier</w:t>
      </w:r>
      <w:r w:rsidR="00B819A3">
        <w:rPr>
          <w:rFonts w:ascii="Times New Roman" w:hAnsi="Times New Roman" w:cs="Times New Roman"/>
          <w:sz w:val="24"/>
          <w:szCs w:val="24"/>
        </w:rPr>
        <w:t xml:space="preserve"> adalah data ekstrem yang mempunyai nilai maksimal atau minimal yang</w:t>
      </w:r>
      <w:r w:rsidR="00D5121F">
        <w:rPr>
          <w:rFonts w:ascii="Times New Roman" w:hAnsi="Times New Roman" w:cs="Times New Roman"/>
          <w:sz w:val="24"/>
          <w:szCs w:val="24"/>
        </w:rPr>
        <w:t xml:space="preserve"> memiliki rentang yang jauh dan</w:t>
      </w:r>
      <w:r w:rsidR="00B819A3">
        <w:rPr>
          <w:rFonts w:ascii="Times New Roman" w:hAnsi="Times New Roman" w:cs="Times New Roman"/>
          <w:sz w:val="24"/>
          <w:szCs w:val="24"/>
        </w:rPr>
        <w:t xml:space="preserve"> berbeda dengan dominan data lainnya.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dinilai menggangu karena dapat membuat data menjadi tidak stabil, oleh karena itu perlu dihapus</w:t>
      </w:r>
      <w:r>
        <w:rPr>
          <w:rFonts w:ascii="Times New Roman" w:hAnsi="Times New Roman" w:cs="Times New Roman"/>
          <w:sz w:val="24"/>
          <w:szCs w:val="24"/>
        </w:rPr>
        <w:t>.</w:t>
      </w:r>
      <w:r w:rsidR="00037029">
        <w:rPr>
          <w:rFonts w:ascii="Times New Roman" w:hAnsi="Times New Roman" w:cs="Times New Roman"/>
          <w:sz w:val="24"/>
          <w:szCs w:val="24"/>
        </w:rPr>
        <w:t xml:space="preserve"> </w:t>
      </w:r>
      <w:r w:rsidR="00BC1CC5">
        <w:rPr>
          <w:rFonts w:ascii="Times New Roman" w:hAnsi="Times New Roman" w:cs="Times New Roman"/>
          <w:sz w:val="24"/>
          <w:szCs w:val="24"/>
        </w:rPr>
        <w:t xml:space="preserve">Contoh data yang akan dihitung </w:t>
      </w:r>
      <w:r w:rsidR="003778C9">
        <w:rPr>
          <w:rFonts w:ascii="Times New Roman" w:hAnsi="Times New Roman" w:cs="Times New Roman"/>
          <w:sz w:val="24"/>
          <w:szCs w:val="24"/>
        </w:rPr>
        <w:t>terdapat pada tabel 3.4</w:t>
      </w:r>
      <w:r w:rsidR="00BC1CC5">
        <w:rPr>
          <w:rFonts w:ascii="Times New Roman" w:hAnsi="Times New Roman" w:cs="Times New Roman"/>
          <w:sz w:val="24"/>
          <w:szCs w:val="24"/>
        </w:rPr>
        <w:t xml:space="preserve"> dibawah ini.</w:t>
      </w:r>
    </w:p>
    <w:p w14:paraId="09102C0D" w14:textId="77777777" w:rsidR="00750C62" w:rsidRPr="0084796E" w:rsidRDefault="00750C62" w:rsidP="008369C0">
      <w:pPr>
        <w:spacing w:after="0" w:line="276" w:lineRule="auto"/>
        <w:jc w:val="both"/>
        <w:rPr>
          <w:rFonts w:ascii="Times New Roman" w:hAnsi="Times New Roman" w:cs="Times New Roman"/>
        </w:rPr>
      </w:pPr>
    </w:p>
    <w:p w14:paraId="76B1ED13" w14:textId="658FCE0B" w:rsidR="008369C0" w:rsidRPr="004466A3" w:rsidRDefault="008369C0" w:rsidP="008369C0">
      <w:pPr>
        <w:pStyle w:val="Caption"/>
        <w:keepNext/>
        <w:spacing w:after="0"/>
        <w:jc w:val="center"/>
        <w:rPr>
          <w:rFonts w:ascii="Times New Roman" w:hAnsi="Times New Roman" w:cs="Times New Roman"/>
          <w:i w:val="0"/>
          <w:iCs w:val="0"/>
          <w:color w:val="auto"/>
          <w:sz w:val="22"/>
          <w:szCs w:val="22"/>
        </w:rPr>
      </w:pPr>
      <w:bookmarkStart w:id="62" w:name="_Toc69323724"/>
      <w:bookmarkStart w:id="63" w:name="_Toc76732104"/>
      <w:r w:rsidRPr="004466A3">
        <w:rPr>
          <w:rFonts w:ascii="Times New Roman" w:hAnsi="Times New Roman" w:cs="Times New Roman"/>
          <w:b/>
          <w:bCs/>
          <w:i w:val="0"/>
          <w:iCs w:val="0"/>
          <w:color w:val="auto"/>
          <w:sz w:val="22"/>
          <w:szCs w:val="22"/>
        </w:rPr>
        <w:t xml:space="preserve">Tabel 3. </w:t>
      </w:r>
      <w:r w:rsidRPr="004466A3">
        <w:rPr>
          <w:rFonts w:ascii="Times New Roman" w:hAnsi="Times New Roman" w:cs="Times New Roman"/>
          <w:b/>
          <w:bCs/>
          <w:i w:val="0"/>
          <w:iCs w:val="0"/>
          <w:color w:val="auto"/>
          <w:sz w:val="22"/>
          <w:szCs w:val="22"/>
        </w:rPr>
        <w:fldChar w:fldCharType="begin"/>
      </w:r>
      <w:r w:rsidRPr="004466A3">
        <w:rPr>
          <w:rFonts w:ascii="Times New Roman" w:hAnsi="Times New Roman" w:cs="Times New Roman"/>
          <w:b/>
          <w:bCs/>
          <w:i w:val="0"/>
          <w:iCs w:val="0"/>
          <w:color w:val="auto"/>
          <w:sz w:val="22"/>
          <w:szCs w:val="22"/>
        </w:rPr>
        <w:instrText xml:space="preserve"> SEQ Tabel_3. \* ARABIC </w:instrText>
      </w:r>
      <w:r w:rsidRPr="004466A3">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4</w:t>
      </w:r>
      <w:r w:rsidRPr="004466A3">
        <w:rPr>
          <w:rFonts w:ascii="Times New Roman" w:hAnsi="Times New Roman" w:cs="Times New Roman"/>
          <w:b/>
          <w:bCs/>
          <w:i w:val="0"/>
          <w:iCs w:val="0"/>
          <w:color w:val="auto"/>
          <w:sz w:val="22"/>
          <w:szCs w:val="22"/>
        </w:rPr>
        <w:fldChar w:fldCharType="end"/>
      </w:r>
      <w:r w:rsidRPr="004466A3">
        <w:rPr>
          <w:rFonts w:ascii="Times New Roman" w:hAnsi="Times New Roman" w:cs="Times New Roman"/>
          <w:i w:val="0"/>
          <w:iCs w:val="0"/>
          <w:color w:val="auto"/>
          <w:sz w:val="22"/>
          <w:szCs w:val="22"/>
        </w:rPr>
        <w:t xml:space="preserve"> </w:t>
      </w:r>
      <w:r w:rsidR="008359C6">
        <w:rPr>
          <w:rFonts w:ascii="Times New Roman" w:hAnsi="Times New Roman" w:cs="Times New Roman"/>
          <w:i w:val="0"/>
          <w:iCs w:val="0"/>
          <w:color w:val="auto"/>
          <w:sz w:val="22"/>
          <w:szCs w:val="22"/>
        </w:rPr>
        <w:t>Contoh Menghapus Outlier</w:t>
      </w:r>
      <w:bookmarkEnd w:id="62"/>
      <w:bookmarkEnd w:id="63"/>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r w:rsidR="00325F29" w:rsidRPr="00325F29">
              <w:rPr>
                <w:rFonts w:ascii="Times New Roman" w:hAnsi="Times New Roman" w:cs="Times New Roman"/>
                <w:b/>
                <w:bCs/>
                <w:sz w:val="20"/>
                <w:szCs w:val="20"/>
              </w:rPr>
              <w:t>trestbps</w:t>
            </w:r>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5EC96CE2"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Dari tabel diatas dapat dilakukan perhitungan menghapus outlier berikut:</w:t>
      </w:r>
    </w:p>
    <w:p w14:paraId="1CB984A1" w14:textId="77777777" w:rsidR="003A0AAA" w:rsidRDefault="003A0AAA" w:rsidP="00661903">
      <w:pPr>
        <w:spacing w:after="0" w:line="276" w:lineRule="auto"/>
        <w:ind w:left="720"/>
        <w:jc w:val="both"/>
        <w:rPr>
          <w:rFonts w:ascii="Times New Roman" w:hAnsi="Times New Roman" w:cs="Times New Roman"/>
          <w:sz w:val="24"/>
          <w:szCs w:val="24"/>
        </w:rPr>
      </w:pP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bawah = Q1</w:t>
      </w:r>
      <w:r w:rsidR="00797B8F">
        <w:rPr>
          <w:rFonts w:ascii="Times New Roman" w:hAnsi="Times New Roman" w:cs="Times New Roman"/>
          <w:sz w:val="24"/>
          <w:szCs w:val="24"/>
        </w:rPr>
        <w:t xml:space="preserve"> – (1,5 * IQR) = 120 – (1,5*20) = 90</w:t>
      </w:r>
    </w:p>
    <w:p w14:paraId="6650C936" w14:textId="1421E676" w:rsidR="00797B8F" w:rsidRDefault="00797B8F" w:rsidP="00C25346">
      <w:pPr>
        <w:spacing w:after="0" w:line="276" w:lineRule="auto"/>
        <w:ind w:left="720"/>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atas = Q3 + (1,5 * IQR) = 140 + (1,5*IQR) = 170</w:t>
      </w:r>
    </w:p>
    <w:p w14:paraId="73930BC4" w14:textId="77777777" w:rsidR="003A0AAA" w:rsidRDefault="003A0AAA" w:rsidP="0078078E">
      <w:pPr>
        <w:spacing w:after="0" w:line="276" w:lineRule="auto"/>
        <w:ind w:left="720"/>
        <w:jc w:val="both"/>
        <w:rPr>
          <w:rFonts w:ascii="Times New Roman" w:hAnsi="Times New Roman" w:cs="Times New Roman"/>
          <w:sz w:val="24"/>
          <w:szCs w:val="24"/>
        </w:rPr>
      </w:pPr>
    </w:p>
    <w:p w14:paraId="2A41DD44" w14:textId="482657A5" w:rsidR="00661903" w:rsidRDefault="00B04514" w:rsidP="00FB63E4">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untuk data yang memiliki nilai &gt;=</w:t>
      </w:r>
      <w:r w:rsidR="00E356F4">
        <w:rPr>
          <w:rFonts w:ascii="Times New Roman" w:hAnsi="Times New Roman" w:cs="Times New Roman"/>
          <w:sz w:val="24"/>
          <w:szCs w:val="24"/>
        </w:rPr>
        <w:t xml:space="preserve"> </w:t>
      </w:r>
      <w:r>
        <w:rPr>
          <w:rFonts w:ascii="Times New Roman" w:hAnsi="Times New Roman" w:cs="Times New Roman"/>
          <w:sz w:val="24"/>
          <w:szCs w:val="24"/>
        </w:rPr>
        <w:t>90 dan data yang memiliki nilai &lt;= 170</w:t>
      </w:r>
      <w:r w:rsidR="0083300D">
        <w:rPr>
          <w:rFonts w:ascii="Times New Roman" w:hAnsi="Times New Roman" w:cs="Times New Roman"/>
          <w:sz w:val="24"/>
          <w:szCs w:val="24"/>
        </w:rPr>
        <w:t>.</w:t>
      </w:r>
      <w:r w:rsidR="003A0AAA">
        <w:rPr>
          <w:rFonts w:ascii="Times New Roman" w:hAnsi="Times New Roman" w:cs="Times New Roman"/>
          <w:sz w:val="24"/>
          <w:szCs w:val="24"/>
        </w:rPr>
        <w:t xml:space="preserve"> </w:t>
      </w:r>
      <w:r w:rsidR="00661903">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661903">
        <w:rPr>
          <w:rFonts w:ascii="Times New Roman" w:hAnsi="Times New Roman" w:cs="Times New Roman"/>
          <w:sz w:val="24"/>
          <w:szCs w:val="24"/>
        </w:rPr>
        <w:t xml:space="preserve"> dilakukan untuk membagi data menjadi </w:t>
      </w:r>
      <w:r w:rsidR="00661903" w:rsidRPr="00661903">
        <w:rPr>
          <w:rFonts w:ascii="Times New Roman" w:hAnsi="Times New Roman" w:cs="Times New Roman"/>
          <w:i/>
          <w:iCs/>
          <w:sz w:val="24"/>
          <w:szCs w:val="24"/>
        </w:rPr>
        <w:t>data training</w:t>
      </w:r>
      <w:r w:rsidR="00661903">
        <w:rPr>
          <w:rFonts w:ascii="Times New Roman" w:hAnsi="Times New Roman" w:cs="Times New Roman"/>
          <w:sz w:val="24"/>
          <w:szCs w:val="24"/>
        </w:rPr>
        <w:t xml:space="preserve"> dan </w:t>
      </w:r>
      <w:r w:rsidR="00661903" w:rsidRPr="00661903">
        <w:rPr>
          <w:rFonts w:ascii="Times New Roman" w:hAnsi="Times New Roman" w:cs="Times New Roman"/>
          <w:i/>
          <w:iCs/>
          <w:sz w:val="24"/>
          <w:szCs w:val="24"/>
        </w:rPr>
        <w:t>data testing</w:t>
      </w:r>
      <w:r w:rsidR="00661903">
        <w:rPr>
          <w:rFonts w:ascii="Times New Roman" w:hAnsi="Times New Roman" w:cs="Times New Roman"/>
          <w:sz w:val="24"/>
          <w:szCs w:val="24"/>
        </w:rPr>
        <w:t>.</w:t>
      </w:r>
      <w:r w:rsidR="00D8394A">
        <w:rPr>
          <w:rFonts w:ascii="Times New Roman" w:hAnsi="Times New Roman" w:cs="Times New Roman"/>
          <w:sz w:val="24"/>
          <w:szCs w:val="24"/>
        </w:rPr>
        <w:t xml:space="preserve"> Pembagian data tersebut menggunakan komposisi 80:20 yaitu 80% akan menjadi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akan menjadi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5FC2A63E" w14:textId="1D566458" w:rsidR="00407693" w:rsidRDefault="00795B69" w:rsidP="00154A59">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setelah dilakukan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atau pembagian data, selanjutnya dilakukan proses normalisasi pada data numerik.</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normalisasi dilakukan supaya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menjadi lebih cepat</w:t>
      </w:r>
      <w:r w:rsidR="00815D1D">
        <w:rPr>
          <w:rFonts w:ascii="Times New Roman" w:hAnsi="Times New Roman" w:cs="Times New Roman"/>
          <w:sz w:val="24"/>
          <w:szCs w:val="24"/>
        </w:rPr>
        <w:t>,</w:t>
      </w:r>
      <w:r w:rsidR="00FD1DE9">
        <w:rPr>
          <w:rFonts w:ascii="Times New Roman" w:hAnsi="Times New Roman" w:cs="Times New Roman"/>
          <w:sz w:val="24"/>
          <w:szCs w:val="24"/>
        </w:rPr>
        <w:t xml:space="preserve"> karena dapat memudahkan model dalam memahami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r w:rsidR="001A172B">
        <w:rPr>
          <w:rFonts w:ascii="Times New Roman" w:hAnsi="Times New Roman" w:cs="Times New Roman"/>
          <w:sz w:val="24"/>
          <w:szCs w:val="24"/>
        </w:rPr>
        <w:t>Normalisasi</w:t>
      </w:r>
      <w:r w:rsidR="00283EA7">
        <w:rPr>
          <w:rFonts w:ascii="Times New Roman" w:hAnsi="Times New Roman" w:cs="Times New Roman"/>
          <w:sz w:val="24"/>
          <w:szCs w:val="24"/>
        </w:rPr>
        <w:t xml:space="preserve"> dalam proses ini dilakukan dengan menggunakan </w:t>
      </w:r>
      <w:r w:rsidR="00283EA7" w:rsidRPr="002C4D7A">
        <w:rPr>
          <w:rFonts w:ascii="Times New Roman" w:hAnsi="Times New Roman" w:cs="Times New Roman"/>
          <w:i/>
          <w:iCs/>
          <w:sz w:val="24"/>
          <w:szCs w:val="24"/>
        </w:rPr>
        <w:t>MinMax</w:t>
      </w:r>
      <w:r w:rsidR="00283EA7">
        <w:rPr>
          <w:rFonts w:ascii="Times New Roman" w:hAnsi="Times New Roman" w:cs="Times New Roman"/>
          <w:sz w:val="24"/>
          <w:szCs w:val="24"/>
        </w:rPr>
        <w:t>, yaitu merubah data ke dalam range 0 untuk data terkecil dan 1 untuk data terbesar</w:t>
      </w:r>
      <w:r w:rsidR="00A82E83">
        <w:rPr>
          <w:rFonts w:ascii="Times New Roman" w:hAnsi="Times New Roman" w:cs="Times New Roman"/>
          <w:sz w:val="24"/>
          <w:szCs w:val="24"/>
        </w:rPr>
        <w:t>.</w:t>
      </w:r>
      <w:r w:rsidR="00154A59">
        <w:rPr>
          <w:rFonts w:ascii="Times New Roman" w:hAnsi="Times New Roman" w:cs="Times New Roman"/>
          <w:sz w:val="24"/>
          <w:szCs w:val="24"/>
        </w:rPr>
        <w:t xml:space="preserve"> </w:t>
      </w:r>
      <w:r w:rsidR="005A2D84">
        <w:rPr>
          <w:rFonts w:ascii="Times New Roman" w:hAnsi="Times New Roman" w:cs="Times New Roman"/>
          <w:sz w:val="24"/>
          <w:szCs w:val="24"/>
        </w:rPr>
        <w:t xml:space="preserve">Contoh </w:t>
      </w:r>
      <w:r w:rsidR="004F05CD">
        <w:rPr>
          <w:rFonts w:ascii="Times New Roman" w:hAnsi="Times New Roman" w:cs="Times New Roman"/>
          <w:sz w:val="24"/>
          <w:szCs w:val="24"/>
        </w:rPr>
        <w:t xml:space="preserve">data dan </w:t>
      </w:r>
      <w:r w:rsidR="005A2D84">
        <w:rPr>
          <w:rFonts w:ascii="Times New Roman" w:hAnsi="Times New Roman" w:cs="Times New Roman"/>
          <w:sz w:val="24"/>
          <w:szCs w:val="24"/>
        </w:rPr>
        <w:t xml:space="preserve">perhitungan normalisasi </w:t>
      </w:r>
      <w:r w:rsidR="004E4D13">
        <w:rPr>
          <w:rFonts w:ascii="Times New Roman" w:hAnsi="Times New Roman" w:cs="Times New Roman"/>
          <w:sz w:val="24"/>
          <w:szCs w:val="24"/>
        </w:rPr>
        <w:t xml:space="preserve">terdapat pada tabel 3.5 </w:t>
      </w:r>
      <w:r w:rsidR="005A2D84">
        <w:rPr>
          <w:rFonts w:ascii="Times New Roman" w:hAnsi="Times New Roman" w:cs="Times New Roman"/>
          <w:sz w:val="24"/>
          <w:szCs w:val="24"/>
        </w:rPr>
        <w:t>di</w:t>
      </w:r>
      <w:r w:rsidR="00CE224A">
        <w:rPr>
          <w:rFonts w:ascii="Times New Roman" w:hAnsi="Times New Roman" w:cs="Times New Roman"/>
          <w:sz w:val="24"/>
          <w:szCs w:val="24"/>
        </w:rPr>
        <w:t xml:space="preserve"> </w:t>
      </w:r>
      <w:r w:rsidR="005A2D84">
        <w:rPr>
          <w:rFonts w:ascii="Times New Roman" w:hAnsi="Times New Roman" w:cs="Times New Roman"/>
          <w:sz w:val="24"/>
          <w:szCs w:val="24"/>
        </w:rPr>
        <w:t>bawah ini.</w:t>
      </w:r>
    </w:p>
    <w:p w14:paraId="20B5AE5B" w14:textId="77777777" w:rsidR="004552FC" w:rsidRPr="0064207F" w:rsidRDefault="004552FC" w:rsidP="00E36D6B">
      <w:pPr>
        <w:spacing w:after="0" w:line="276" w:lineRule="auto"/>
        <w:ind w:left="720"/>
        <w:jc w:val="both"/>
        <w:rPr>
          <w:rFonts w:ascii="Times New Roman" w:hAnsi="Times New Roman" w:cs="Times New Roman"/>
        </w:rPr>
      </w:pPr>
    </w:p>
    <w:p w14:paraId="6997B491" w14:textId="285CA3D5" w:rsidR="00E36D6B" w:rsidRPr="00E36D6B" w:rsidRDefault="00E36D6B" w:rsidP="00E36D6B">
      <w:pPr>
        <w:pStyle w:val="Caption"/>
        <w:keepNext/>
        <w:spacing w:after="0"/>
        <w:ind w:left="720"/>
        <w:jc w:val="center"/>
        <w:rPr>
          <w:rFonts w:ascii="Times New Roman" w:hAnsi="Times New Roman" w:cs="Times New Roman"/>
          <w:i w:val="0"/>
          <w:iCs w:val="0"/>
          <w:color w:val="auto"/>
          <w:sz w:val="22"/>
          <w:szCs w:val="22"/>
        </w:rPr>
      </w:pPr>
      <w:bookmarkStart w:id="64" w:name="_Toc69323725"/>
      <w:bookmarkStart w:id="65" w:name="_Toc76732105"/>
      <w:r w:rsidRPr="00E36D6B">
        <w:rPr>
          <w:rFonts w:ascii="Times New Roman" w:hAnsi="Times New Roman" w:cs="Times New Roman"/>
          <w:b/>
          <w:bCs/>
          <w:i w:val="0"/>
          <w:iCs w:val="0"/>
          <w:color w:val="auto"/>
          <w:sz w:val="22"/>
          <w:szCs w:val="22"/>
        </w:rPr>
        <w:t xml:space="preserve">Tabel 3. </w:t>
      </w:r>
      <w:r w:rsidRPr="00E36D6B">
        <w:rPr>
          <w:rFonts w:ascii="Times New Roman" w:hAnsi="Times New Roman" w:cs="Times New Roman"/>
          <w:b/>
          <w:bCs/>
          <w:i w:val="0"/>
          <w:iCs w:val="0"/>
          <w:color w:val="auto"/>
          <w:sz w:val="22"/>
          <w:szCs w:val="22"/>
        </w:rPr>
        <w:fldChar w:fldCharType="begin"/>
      </w:r>
      <w:r w:rsidRPr="00E36D6B">
        <w:rPr>
          <w:rFonts w:ascii="Times New Roman" w:hAnsi="Times New Roman" w:cs="Times New Roman"/>
          <w:b/>
          <w:bCs/>
          <w:i w:val="0"/>
          <w:iCs w:val="0"/>
          <w:color w:val="auto"/>
          <w:sz w:val="22"/>
          <w:szCs w:val="22"/>
        </w:rPr>
        <w:instrText xml:space="preserve"> SEQ Tabel_3. \* ARABIC </w:instrText>
      </w:r>
      <w:r w:rsidRPr="00E36D6B">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5</w:t>
      </w:r>
      <w:r w:rsidRPr="00E36D6B">
        <w:rPr>
          <w:rFonts w:ascii="Times New Roman" w:hAnsi="Times New Roman" w:cs="Times New Roman"/>
          <w:b/>
          <w:bCs/>
          <w:i w:val="0"/>
          <w:iCs w:val="0"/>
          <w:color w:val="auto"/>
          <w:sz w:val="22"/>
          <w:szCs w:val="22"/>
        </w:rPr>
        <w:fldChar w:fldCharType="end"/>
      </w:r>
      <w:r w:rsidRPr="00E36D6B">
        <w:rPr>
          <w:rFonts w:ascii="Times New Roman" w:hAnsi="Times New Roman" w:cs="Times New Roman"/>
          <w:i w:val="0"/>
          <w:iCs w:val="0"/>
          <w:color w:val="auto"/>
          <w:sz w:val="22"/>
          <w:szCs w:val="22"/>
        </w:rPr>
        <w:t xml:space="preserve"> </w:t>
      </w:r>
      <w:r w:rsidR="001824B1" w:rsidRPr="00E36D6B">
        <w:rPr>
          <w:rFonts w:ascii="Times New Roman" w:hAnsi="Times New Roman" w:cs="Times New Roman"/>
          <w:i w:val="0"/>
          <w:iCs w:val="0"/>
          <w:color w:val="auto"/>
          <w:sz w:val="22"/>
          <w:szCs w:val="22"/>
        </w:rPr>
        <w:t>Perhitungan Normalisasi Minmax</w:t>
      </w:r>
      <w:bookmarkEnd w:id="64"/>
      <w:bookmarkEnd w:id="65"/>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36D6B">
        <w:tc>
          <w:tcPr>
            <w:tcW w:w="2680"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E809D5" w:rsidRPr="00B65F95" w14:paraId="7958C39C" w14:textId="77777777" w:rsidTr="00E36D6B">
        <w:tc>
          <w:tcPr>
            <w:tcW w:w="2680"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36D6B">
        <w:tc>
          <w:tcPr>
            <w:tcW w:w="2680"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36D6B">
        <w:tc>
          <w:tcPr>
            <w:tcW w:w="2680"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36D6B">
        <w:tc>
          <w:tcPr>
            <w:tcW w:w="2680"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36D6B">
        <w:tc>
          <w:tcPr>
            <w:tcW w:w="2680"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36D6B">
        <w:tc>
          <w:tcPr>
            <w:tcW w:w="2680"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36D6B">
        <w:tc>
          <w:tcPr>
            <w:tcW w:w="2680"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36D6B">
        <w:tc>
          <w:tcPr>
            <w:tcW w:w="2680"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36D6B">
        <w:tc>
          <w:tcPr>
            <w:tcW w:w="2680"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36D6B">
        <w:tc>
          <w:tcPr>
            <w:tcW w:w="2680"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36D6B">
        <w:tc>
          <w:tcPr>
            <w:tcW w:w="2680"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36D6B">
        <w:tc>
          <w:tcPr>
            <w:tcW w:w="2680"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688"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36D6B">
        <w:tc>
          <w:tcPr>
            <w:tcW w:w="2680"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688"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36D6B">
        <w:tc>
          <w:tcPr>
            <w:tcW w:w="2680"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688"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36D6B">
        <w:tc>
          <w:tcPr>
            <w:tcW w:w="2680"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688"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36D6B">
        <w:tc>
          <w:tcPr>
            <w:tcW w:w="2680"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688"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36D6B">
        <w:tc>
          <w:tcPr>
            <w:tcW w:w="2680"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688"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36D6B">
        <w:tc>
          <w:tcPr>
            <w:tcW w:w="2680"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688"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36D6B">
        <w:tc>
          <w:tcPr>
            <w:tcW w:w="2680"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688"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Keterangan:</w:t>
      </w:r>
    </w:p>
    <w:p w14:paraId="420D9461" w14:textId="17BE50D8" w:rsidR="001B43DD" w:rsidRDefault="00B31DF3" w:rsidP="00D83EE6">
      <w:pPr>
        <w:spacing w:after="0" w:line="240"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B31DF3" w:rsidP="00D83EE6">
      <w:pPr>
        <w:spacing w:after="0" w:line="276"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0EABBCB9"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perhitungan pada data ke-1</w:t>
      </w:r>
      <w:r w:rsidR="007D7447">
        <w:rPr>
          <w:rFonts w:ascii="Times New Roman" w:hAnsi="Times New Roman" w:cs="Times New Roman"/>
          <w:sz w:val="24"/>
          <w:szCs w:val="24"/>
        </w:rPr>
        <w:t xml:space="preserve"> adalah sebagai berikut</w:t>
      </w:r>
      <w:r>
        <w:rPr>
          <w:rFonts w:ascii="Times New Roman" w:hAnsi="Times New Roman" w:cs="Times New Roman"/>
          <w:sz w:val="24"/>
          <w:szCs w:val="24"/>
        </w:rPr>
        <w:t>:</w:t>
      </w:r>
    </w:p>
    <w:p w14:paraId="040FA1EF" w14:textId="4588A187" w:rsidR="004472BF" w:rsidRDefault="004472BF" w:rsidP="00E3186D">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25A983B9" w:rsidR="00F56B76" w:rsidRDefault="00F56B76"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732F1537" w:rsidR="001B5B7F" w:rsidRDefault="001B5B7F"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704DC3FB" w:rsidR="002F4128" w:rsidRDefault="002F4128"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DA830E0" w14:textId="77777777" w:rsidR="00D44844" w:rsidRDefault="00D44844" w:rsidP="001B43DD">
      <w:pPr>
        <w:spacing w:after="0" w:line="276" w:lineRule="auto"/>
        <w:jc w:val="both"/>
        <w:rPr>
          <w:rFonts w:ascii="Times New Roman" w:eastAsiaTheme="minorEastAsia" w:hAnsi="Times New Roman" w:cs="Times New Roman"/>
          <w:sz w:val="24"/>
          <w:szCs w:val="24"/>
        </w:rPr>
      </w:pPr>
    </w:p>
    <w:p w14:paraId="6FD11F52" w14:textId="7F6F7D3D" w:rsidR="0026307B" w:rsidRDefault="002A6561" w:rsidP="005552C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dilakukan normalisasi menggunakan </w:t>
      </w:r>
      <w:r w:rsidRPr="008D138C">
        <w:rPr>
          <w:rFonts w:ascii="Times New Roman" w:eastAsiaTheme="minorEastAsia" w:hAnsi="Times New Roman" w:cs="Times New Roman"/>
          <w:i/>
          <w:iCs/>
          <w:sz w:val="24"/>
          <w:szCs w:val="24"/>
        </w:rPr>
        <w:t>MixMax</w:t>
      </w:r>
      <w:r>
        <w:rPr>
          <w:rFonts w:ascii="Times New Roman" w:eastAsiaTheme="minorEastAsia" w:hAnsi="Times New Roman" w:cs="Times New Roman"/>
          <w:sz w:val="24"/>
          <w:szCs w:val="24"/>
        </w:rPr>
        <w:t xml:space="preserve"> supaya nilai numerik dalam kolom tersebut memiliki nilai 0-1, kemudian dilakukan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dengan data kategorikal.</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adalah sebuah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digunakan untuk</w:t>
      </w:r>
      <w:r w:rsidR="003555A4">
        <w:rPr>
          <w:rFonts w:ascii="Times New Roman" w:eastAsiaTheme="minorEastAsia" w:hAnsi="Times New Roman" w:cs="Times New Roman"/>
          <w:sz w:val="24"/>
          <w:szCs w:val="24"/>
        </w:rPr>
        <w:t xml:space="preserve"> merepresentasikan nilai dalam data kategorikal menjadi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terdiri dari nilai 0 dan 1.</w:t>
      </w:r>
      <w:r w:rsidR="00391160">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 xml:space="preserve">Contoh </w:t>
      </w:r>
      <w:r w:rsidR="004216D9">
        <w:rPr>
          <w:rFonts w:ascii="Times New Roman" w:eastAsiaTheme="minorEastAsia" w:hAnsi="Times New Roman" w:cs="Times New Roman"/>
          <w:sz w:val="24"/>
          <w:szCs w:val="24"/>
        </w:rPr>
        <w:t xml:space="preserve">penerapan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dapat dilihat pada tabel</w:t>
      </w:r>
      <w:r w:rsidR="001C229E">
        <w:rPr>
          <w:rFonts w:ascii="Times New Roman" w:eastAsiaTheme="minorEastAsia" w:hAnsi="Times New Roman" w:cs="Times New Roman"/>
          <w:sz w:val="24"/>
          <w:szCs w:val="24"/>
        </w:rPr>
        <w:t xml:space="preserve"> 3.6</w:t>
      </w:r>
      <w:r w:rsidR="002C2BF7">
        <w:rPr>
          <w:rFonts w:ascii="Times New Roman" w:eastAsiaTheme="minorEastAsia" w:hAnsi="Times New Roman" w:cs="Times New Roman"/>
          <w:sz w:val="24"/>
          <w:szCs w:val="24"/>
        </w:rPr>
        <w:t xml:space="preserve"> dan tabel 3.7</w:t>
      </w:r>
      <w:r w:rsidR="007C69B8">
        <w:rPr>
          <w:rFonts w:ascii="Times New Roman" w:eastAsiaTheme="minorEastAsia" w:hAnsi="Times New Roman" w:cs="Times New Roman"/>
          <w:sz w:val="24"/>
          <w:szCs w:val="24"/>
        </w:rPr>
        <w:t xml:space="preserve"> di</w:t>
      </w:r>
      <w:r w:rsidR="001C229E">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bawah ini.</w:t>
      </w:r>
    </w:p>
    <w:p w14:paraId="4F37610B" w14:textId="77777777" w:rsidR="0060330E" w:rsidRDefault="0060330E" w:rsidP="009F7DA3">
      <w:pPr>
        <w:spacing w:after="0" w:line="276" w:lineRule="auto"/>
        <w:jc w:val="both"/>
        <w:rPr>
          <w:rFonts w:ascii="Times New Roman" w:eastAsiaTheme="minorEastAsia" w:hAnsi="Times New Roman" w:cs="Times New Roman"/>
          <w:sz w:val="24"/>
          <w:szCs w:val="24"/>
        </w:rPr>
      </w:pPr>
    </w:p>
    <w:p w14:paraId="2D0D5780" w14:textId="011C552D" w:rsidR="00500810" w:rsidRPr="00AA32FA" w:rsidRDefault="00500810" w:rsidP="002C2BF7">
      <w:pPr>
        <w:pStyle w:val="Caption"/>
        <w:keepNext/>
        <w:spacing w:after="0"/>
        <w:jc w:val="center"/>
        <w:rPr>
          <w:rFonts w:ascii="Times New Roman" w:hAnsi="Times New Roman" w:cs="Times New Roman"/>
          <w:i w:val="0"/>
          <w:iCs w:val="0"/>
          <w:color w:val="auto"/>
          <w:sz w:val="22"/>
          <w:szCs w:val="22"/>
        </w:rPr>
      </w:pPr>
      <w:bookmarkStart w:id="66" w:name="_Toc69323726"/>
      <w:bookmarkStart w:id="67" w:name="_Toc76732106"/>
      <w:r w:rsidRPr="00AA32FA">
        <w:rPr>
          <w:rFonts w:ascii="Times New Roman" w:hAnsi="Times New Roman" w:cs="Times New Roman"/>
          <w:b/>
          <w:bCs/>
          <w:i w:val="0"/>
          <w:iCs w:val="0"/>
          <w:color w:val="auto"/>
          <w:sz w:val="22"/>
          <w:szCs w:val="22"/>
        </w:rPr>
        <w:t xml:space="preserve">Tabel </w:t>
      </w:r>
      <w:r w:rsidR="00AA32FA" w:rsidRPr="00AA32FA">
        <w:rPr>
          <w:rFonts w:ascii="Times New Roman" w:hAnsi="Times New Roman" w:cs="Times New Roman"/>
          <w:b/>
          <w:bCs/>
          <w:i w:val="0"/>
          <w:iCs w:val="0"/>
          <w:color w:val="auto"/>
          <w:sz w:val="22"/>
          <w:szCs w:val="22"/>
        </w:rPr>
        <w:t xml:space="preserve">3. </w:t>
      </w:r>
      <w:r w:rsidRPr="00AA32FA">
        <w:rPr>
          <w:rFonts w:ascii="Times New Roman" w:hAnsi="Times New Roman" w:cs="Times New Roman"/>
          <w:b/>
          <w:bCs/>
          <w:i w:val="0"/>
          <w:iCs w:val="0"/>
          <w:color w:val="auto"/>
          <w:sz w:val="22"/>
          <w:szCs w:val="22"/>
        </w:rPr>
        <w:fldChar w:fldCharType="begin"/>
      </w:r>
      <w:r w:rsidRPr="00AA32FA">
        <w:rPr>
          <w:rFonts w:ascii="Times New Roman" w:hAnsi="Times New Roman" w:cs="Times New Roman"/>
          <w:b/>
          <w:bCs/>
          <w:i w:val="0"/>
          <w:iCs w:val="0"/>
          <w:color w:val="auto"/>
          <w:sz w:val="22"/>
          <w:szCs w:val="22"/>
        </w:rPr>
        <w:instrText xml:space="preserve"> SEQ Tabel_3. \* ARABIC </w:instrText>
      </w:r>
      <w:r w:rsidRPr="00AA32FA">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6</w:t>
      </w:r>
      <w:r w:rsidRPr="00AA32FA">
        <w:rPr>
          <w:rFonts w:ascii="Times New Roman" w:hAnsi="Times New Roman" w:cs="Times New Roman"/>
          <w:b/>
          <w:bCs/>
          <w:i w:val="0"/>
          <w:iCs w:val="0"/>
          <w:color w:val="auto"/>
          <w:sz w:val="22"/>
          <w:szCs w:val="22"/>
        </w:rPr>
        <w:fldChar w:fldCharType="end"/>
      </w:r>
      <w:r w:rsidR="00AA32FA" w:rsidRPr="00AA32FA">
        <w:rPr>
          <w:rFonts w:ascii="Times New Roman" w:hAnsi="Times New Roman" w:cs="Times New Roman"/>
          <w:i w:val="0"/>
          <w:iCs w:val="0"/>
          <w:color w:val="auto"/>
          <w:sz w:val="22"/>
          <w:szCs w:val="22"/>
        </w:rPr>
        <w:t xml:space="preserve"> Contoh Data Onehot Encoding</w:t>
      </w:r>
      <w:bookmarkEnd w:id="66"/>
      <w:bookmarkEnd w:id="67"/>
    </w:p>
    <w:tbl>
      <w:tblPr>
        <w:tblStyle w:val="TableGrid"/>
        <w:tblW w:w="0" w:type="auto"/>
        <w:tblInd w:w="445" w:type="dxa"/>
        <w:tblLook w:val="04A0" w:firstRow="1" w:lastRow="0" w:firstColumn="1" w:lastColumn="0" w:noHBand="0" w:noVBand="1"/>
      </w:tblPr>
      <w:tblGrid>
        <w:gridCol w:w="3955"/>
        <w:gridCol w:w="4037"/>
      </w:tblGrid>
      <w:tr w:rsidR="00BE75B1" w:rsidRPr="001F4C84" w14:paraId="5328A77E" w14:textId="77777777" w:rsidTr="002C2BF7">
        <w:tc>
          <w:tcPr>
            <w:tcW w:w="3955"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2C2BF7">
        <w:tc>
          <w:tcPr>
            <w:tcW w:w="3955"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013745" w:rsidRPr="001F4C84" w14:paraId="763B8DCC" w14:textId="77777777" w:rsidTr="002C2BF7">
        <w:tc>
          <w:tcPr>
            <w:tcW w:w="3955" w:type="dxa"/>
          </w:tcPr>
          <w:p w14:paraId="378D8645" w14:textId="65BBC41E"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4B64D491" w14:textId="6F5F9A39"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013745" w:rsidRPr="001F4C84" w14:paraId="3821B78B" w14:textId="77777777" w:rsidTr="002C2BF7">
        <w:tc>
          <w:tcPr>
            <w:tcW w:w="3955" w:type="dxa"/>
          </w:tcPr>
          <w:p w14:paraId="5673C788" w14:textId="748727E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32BA8233" w14:textId="0011D33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6F0D610" w14:textId="77777777" w:rsidTr="002C2BF7">
        <w:tc>
          <w:tcPr>
            <w:tcW w:w="3955" w:type="dxa"/>
          </w:tcPr>
          <w:p w14:paraId="387E526B" w14:textId="1AFDC56D"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612C98DA" w14:textId="148B988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3460F90" w14:textId="77777777" w:rsidTr="002C2BF7">
        <w:tc>
          <w:tcPr>
            <w:tcW w:w="3955" w:type="dxa"/>
          </w:tcPr>
          <w:p w14:paraId="69AC81B6" w14:textId="0A267E9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19F91277" w14:textId="01D2EFA0"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1AA7C576" w14:textId="77777777" w:rsidTr="002C2BF7">
        <w:tc>
          <w:tcPr>
            <w:tcW w:w="3955" w:type="dxa"/>
          </w:tcPr>
          <w:p w14:paraId="2403AAB0" w14:textId="3EDCD17E"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BB7F110" w14:textId="385D9F6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11F99089" w14:textId="77777777" w:rsidR="00DE1313" w:rsidRPr="00BE75B1" w:rsidRDefault="00DE1313" w:rsidP="003B67E0">
      <w:pPr>
        <w:spacing w:after="0" w:line="276" w:lineRule="auto"/>
        <w:rPr>
          <w:rFonts w:ascii="Times New Roman" w:eastAsiaTheme="minorEastAsia" w:hAnsi="Times New Roman" w:cs="Times New Roman"/>
          <w:sz w:val="24"/>
          <w:szCs w:val="24"/>
        </w:rPr>
      </w:pPr>
    </w:p>
    <w:p w14:paraId="74CB0B4D" w14:textId="0AB0FFBB" w:rsidR="008D1025" w:rsidRPr="008D1025" w:rsidRDefault="00B95C71" w:rsidP="00872670">
      <w:pPr>
        <w:pStyle w:val="Caption"/>
        <w:keepNext/>
        <w:spacing w:after="0"/>
        <w:jc w:val="center"/>
        <w:rPr>
          <w:rFonts w:ascii="Times New Roman" w:hAnsi="Times New Roman" w:cs="Times New Roman"/>
          <w:i w:val="0"/>
          <w:iCs w:val="0"/>
          <w:color w:val="auto"/>
          <w:sz w:val="22"/>
          <w:szCs w:val="22"/>
        </w:rPr>
      </w:pPr>
      <w:bookmarkStart w:id="68" w:name="_Toc69323727"/>
      <w:bookmarkStart w:id="69" w:name="_Toc76732107"/>
      <w:r w:rsidRPr="00B95C71">
        <w:rPr>
          <w:rFonts w:ascii="Times New Roman" w:hAnsi="Times New Roman" w:cs="Times New Roman"/>
          <w:b/>
          <w:bCs/>
          <w:i w:val="0"/>
          <w:iCs w:val="0"/>
          <w:color w:val="auto"/>
          <w:sz w:val="22"/>
          <w:szCs w:val="22"/>
        </w:rPr>
        <w:t xml:space="preserve">Tabel 3. </w:t>
      </w:r>
      <w:r w:rsidRPr="00B95C71">
        <w:rPr>
          <w:rFonts w:ascii="Times New Roman" w:hAnsi="Times New Roman" w:cs="Times New Roman"/>
          <w:b/>
          <w:bCs/>
          <w:i w:val="0"/>
          <w:iCs w:val="0"/>
          <w:color w:val="auto"/>
          <w:sz w:val="22"/>
          <w:szCs w:val="22"/>
        </w:rPr>
        <w:fldChar w:fldCharType="begin"/>
      </w:r>
      <w:r w:rsidRPr="00B95C71">
        <w:rPr>
          <w:rFonts w:ascii="Times New Roman" w:hAnsi="Times New Roman" w:cs="Times New Roman"/>
          <w:b/>
          <w:bCs/>
          <w:i w:val="0"/>
          <w:iCs w:val="0"/>
          <w:color w:val="auto"/>
          <w:sz w:val="22"/>
          <w:szCs w:val="22"/>
        </w:rPr>
        <w:instrText xml:space="preserve"> SEQ Tabel_3. \* ARABIC </w:instrText>
      </w:r>
      <w:r w:rsidRPr="00B95C71">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7</w:t>
      </w:r>
      <w:r w:rsidRPr="00B95C71">
        <w:rPr>
          <w:rFonts w:ascii="Times New Roman" w:hAnsi="Times New Roman" w:cs="Times New Roman"/>
          <w:b/>
          <w:bCs/>
          <w:i w:val="0"/>
          <w:iCs w:val="0"/>
          <w:color w:val="auto"/>
          <w:sz w:val="22"/>
          <w:szCs w:val="22"/>
        </w:rPr>
        <w:fldChar w:fldCharType="end"/>
      </w:r>
      <w:r w:rsidRPr="00B95C71">
        <w:rPr>
          <w:rFonts w:ascii="Times New Roman" w:hAnsi="Times New Roman" w:cs="Times New Roman"/>
          <w:i w:val="0"/>
          <w:iCs w:val="0"/>
          <w:color w:val="auto"/>
          <w:sz w:val="22"/>
          <w:szCs w:val="22"/>
        </w:rPr>
        <w:t xml:space="preserve"> </w:t>
      </w:r>
      <w:r w:rsidR="00E26500" w:rsidRPr="00B95C71">
        <w:rPr>
          <w:rFonts w:ascii="Times New Roman" w:hAnsi="Times New Roman" w:cs="Times New Roman"/>
          <w:i w:val="0"/>
          <w:iCs w:val="0"/>
          <w:color w:val="auto"/>
          <w:sz w:val="22"/>
          <w:szCs w:val="22"/>
        </w:rPr>
        <w:t>Data Hasil One Hot Encoding</w:t>
      </w:r>
      <w:bookmarkEnd w:id="68"/>
      <w:bookmarkEnd w:id="69"/>
    </w:p>
    <w:tbl>
      <w:tblPr>
        <w:tblStyle w:val="TableGrid"/>
        <w:tblW w:w="0" w:type="auto"/>
        <w:tblInd w:w="445" w:type="dxa"/>
        <w:tblLook w:val="04A0" w:firstRow="1" w:lastRow="0" w:firstColumn="1" w:lastColumn="0" w:noHBand="0" w:noVBand="1"/>
      </w:tblPr>
      <w:tblGrid>
        <w:gridCol w:w="1979"/>
        <w:gridCol w:w="2026"/>
        <w:gridCol w:w="2026"/>
        <w:gridCol w:w="2026"/>
      </w:tblGrid>
      <w:tr w:rsidR="005B6AFD" w:rsidRPr="005B6AFD" w14:paraId="27359FFC" w14:textId="77777777" w:rsidTr="00090FD1">
        <w:tc>
          <w:tcPr>
            <w:tcW w:w="1979"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090FD1">
        <w:tc>
          <w:tcPr>
            <w:tcW w:w="1979"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090FD1">
        <w:tc>
          <w:tcPr>
            <w:tcW w:w="1979"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090FD1">
        <w:tc>
          <w:tcPr>
            <w:tcW w:w="1979"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090FD1">
        <w:tc>
          <w:tcPr>
            <w:tcW w:w="1979"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090FD1">
        <w:tc>
          <w:tcPr>
            <w:tcW w:w="1979"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090FD1">
        <w:tc>
          <w:tcPr>
            <w:tcW w:w="1979"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265A35B9" w14:textId="5E14E571" w:rsidR="00D8564F" w:rsidRPr="003F3074" w:rsidRDefault="00D3121C" w:rsidP="003F3074">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diatas adalah contoh dari metod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dimana </w:t>
      </w:r>
      <w:r w:rsidR="00827EA2">
        <w:rPr>
          <w:rFonts w:ascii="Times New Roman" w:eastAsiaTheme="minorEastAsia" w:hAnsi="Times New Roman" w:cs="Times New Roman"/>
          <w:sz w:val="24"/>
          <w:szCs w:val="24"/>
        </w:rPr>
        <w:t>akan dibuat kolom baru</w:t>
      </w:r>
      <w:r>
        <w:rPr>
          <w:rFonts w:ascii="Times New Roman" w:eastAsiaTheme="minorEastAsia" w:hAnsi="Times New Roman" w:cs="Times New Roman"/>
          <w:sz w:val="24"/>
          <w:szCs w:val="24"/>
        </w:rPr>
        <w:t xml:space="preserve"> sejumlah kategori yang ada dan kemudian nilai dari masing-masing kolom hanyala</w:t>
      </w:r>
      <w:r w:rsidR="00DA7B3F">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 xml:space="preserve"> 1 atau 0 sesuai dengan kategori pada masing-masing data menyesuaikan kolom yang ada.</w:t>
      </w:r>
    </w:p>
    <w:p w14:paraId="7915F9F9" w14:textId="4A9C2521" w:rsidR="00DC371D" w:rsidRDefault="00DC371D" w:rsidP="00B0088F">
      <w:pPr>
        <w:pStyle w:val="SubBabBab3"/>
      </w:pPr>
      <w:bookmarkStart w:id="70" w:name="_Toc76893316"/>
      <w:r>
        <w:t>Training</w:t>
      </w:r>
      <w:bookmarkEnd w:id="70"/>
    </w:p>
    <w:p w14:paraId="63494B36" w14:textId="75EC0C33" w:rsidR="00815E04" w:rsidRDefault="00F01B9D" w:rsidP="00EA654D">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Proses training yang dilakukan oleh algoritma xgboost</w:t>
      </w:r>
      <w:r w:rsidR="00EA654D">
        <w:rPr>
          <w:rFonts w:ascii="Times New Roman" w:hAnsi="Times New Roman" w:cs="Times New Roman"/>
          <w:sz w:val="24"/>
          <w:szCs w:val="24"/>
        </w:rPr>
        <w:t xml:space="preserve"> dapat dilihat pada gambar 3.</w:t>
      </w:r>
      <w:r w:rsidR="003A2EF5">
        <w:rPr>
          <w:rFonts w:ascii="Times New Roman" w:hAnsi="Times New Roman" w:cs="Times New Roman"/>
          <w:sz w:val="24"/>
          <w:szCs w:val="24"/>
        </w:rPr>
        <w:t>3</w:t>
      </w:r>
      <w:r w:rsidR="00EA654D">
        <w:rPr>
          <w:rFonts w:ascii="Times New Roman" w:hAnsi="Times New Roman" w:cs="Times New Roman"/>
          <w:sz w:val="24"/>
          <w:szCs w:val="24"/>
        </w:rPr>
        <w:t xml:space="preserve"> di bawah ini.</w:t>
      </w:r>
    </w:p>
    <w:p w14:paraId="1BDA754B" w14:textId="77777777" w:rsidR="009272DD" w:rsidRPr="009272DD" w:rsidRDefault="009272DD" w:rsidP="00EA654D">
      <w:pPr>
        <w:pStyle w:val="ListParagraph"/>
        <w:spacing w:after="0" w:line="276" w:lineRule="auto"/>
        <w:ind w:left="0" w:firstLine="720"/>
        <w:rPr>
          <w:rFonts w:ascii="Times New Roman" w:hAnsi="Times New Roman" w:cs="Times New Roman"/>
        </w:rPr>
      </w:pPr>
    </w:p>
    <w:p w14:paraId="7BEE3829" w14:textId="77777777" w:rsidR="00650FC2" w:rsidRDefault="00E76B08" w:rsidP="00650FC2">
      <w:pPr>
        <w:pStyle w:val="ListParagraph"/>
        <w:keepNext/>
        <w:spacing w:after="0" w:line="276" w:lineRule="auto"/>
        <w:ind w:left="0"/>
        <w:jc w:val="center"/>
      </w:pPr>
      <w:r>
        <w:rPr>
          <w:noProof/>
        </w:rPr>
        <w:lastRenderedPageBreak/>
        <w:drawing>
          <wp:inline distT="0" distB="0" distL="0" distR="0" wp14:anchorId="085971C8" wp14:editId="6585644B">
            <wp:extent cx="4772644" cy="6749161"/>
            <wp:effectExtent l="19050" t="19050" r="28575" b="1397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788499" cy="6771582"/>
                    </a:xfrm>
                    <a:prstGeom prst="rect">
                      <a:avLst/>
                    </a:prstGeom>
                    <a:ln w="6350">
                      <a:solidFill>
                        <a:schemeClr val="tx1"/>
                      </a:solidFill>
                    </a:ln>
                  </pic:spPr>
                </pic:pic>
              </a:graphicData>
            </a:graphic>
          </wp:inline>
        </w:drawing>
      </w:r>
    </w:p>
    <w:p w14:paraId="4A08AC5F" w14:textId="14E6F7E9" w:rsidR="00E25AF4" w:rsidRPr="00650FC2" w:rsidRDefault="00650FC2" w:rsidP="00650FC2">
      <w:pPr>
        <w:pStyle w:val="Caption"/>
        <w:spacing w:after="0"/>
        <w:jc w:val="center"/>
        <w:rPr>
          <w:rFonts w:ascii="Times New Roman" w:hAnsi="Times New Roman" w:cs="Times New Roman"/>
          <w:i w:val="0"/>
          <w:iCs w:val="0"/>
          <w:color w:val="auto"/>
          <w:sz w:val="22"/>
          <w:szCs w:val="22"/>
        </w:rPr>
      </w:pPr>
      <w:bookmarkStart w:id="71" w:name="_Toc71190830"/>
      <w:r w:rsidRPr="00650FC2">
        <w:rPr>
          <w:rFonts w:ascii="Times New Roman" w:hAnsi="Times New Roman" w:cs="Times New Roman"/>
          <w:b/>
          <w:bCs/>
          <w:i w:val="0"/>
          <w:iCs w:val="0"/>
          <w:color w:val="auto"/>
          <w:sz w:val="22"/>
          <w:szCs w:val="22"/>
        </w:rPr>
        <w:t xml:space="preserve">Gambar 3. </w:t>
      </w:r>
      <w:r w:rsidRPr="00650FC2">
        <w:rPr>
          <w:rFonts w:ascii="Times New Roman" w:hAnsi="Times New Roman" w:cs="Times New Roman"/>
          <w:b/>
          <w:bCs/>
          <w:i w:val="0"/>
          <w:iCs w:val="0"/>
          <w:color w:val="auto"/>
          <w:sz w:val="22"/>
          <w:szCs w:val="22"/>
        </w:rPr>
        <w:fldChar w:fldCharType="begin"/>
      </w:r>
      <w:r w:rsidRPr="00650FC2">
        <w:rPr>
          <w:rFonts w:ascii="Times New Roman" w:hAnsi="Times New Roman" w:cs="Times New Roman"/>
          <w:b/>
          <w:bCs/>
          <w:i w:val="0"/>
          <w:iCs w:val="0"/>
          <w:color w:val="auto"/>
          <w:sz w:val="22"/>
          <w:szCs w:val="22"/>
        </w:rPr>
        <w:instrText xml:space="preserve"> SEQ Gambar_3. \* ARABIC </w:instrText>
      </w:r>
      <w:r w:rsidRPr="00650FC2">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3</w:t>
      </w:r>
      <w:r w:rsidRPr="00650FC2">
        <w:rPr>
          <w:rFonts w:ascii="Times New Roman" w:hAnsi="Times New Roman" w:cs="Times New Roman"/>
          <w:b/>
          <w:bCs/>
          <w:i w:val="0"/>
          <w:iCs w:val="0"/>
          <w:color w:val="auto"/>
          <w:sz w:val="22"/>
          <w:szCs w:val="22"/>
        </w:rPr>
        <w:fldChar w:fldCharType="end"/>
      </w:r>
      <w:r w:rsidRPr="00650FC2">
        <w:rPr>
          <w:rFonts w:ascii="Times New Roman" w:hAnsi="Times New Roman" w:cs="Times New Roman"/>
          <w:i w:val="0"/>
          <w:iCs w:val="0"/>
          <w:color w:val="auto"/>
          <w:sz w:val="22"/>
          <w:szCs w:val="22"/>
        </w:rPr>
        <w:t xml:space="preserve"> Flowchart Umum XgBoost</w:t>
      </w:r>
      <w:bookmarkEnd w:id="71"/>
    </w:p>
    <w:p w14:paraId="557EDE24" w14:textId="72B49E6D" w:rsidR="00E25AF4" w:rsidRPr="00650FC2" w:rsidRDefault="00E25AF4" w:rsidP="00F01B9D">
      <w:pPr>
        <w:pStyle w:val="ListParagraph"/>
        <w:spacing w:after="0" w:line="276" w:lineRule="auto"/>
        <w:jc w:val="center"/>
        <w:rPr>
          <w:rFonts w:ascii="Times New Roman" w:hAnsi="Times New Roman" w:cs="Times New Roman"/>
        </w:rPr>
      </w:pPr>
    </w:p>
    <w:p w14:paraId="162EBFD9" w14:textId="7C6DB0B2" w:rsidR="00C959B0" w:rsidRDefault="006D1283" w:rsidP="009C304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esuai dengan gambar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72094ED" w14:textId="77777777" w:rsidR="00E46002" w:rsidRDefault="00E46002" w:rsidP="00337BF3">
      <w:pPr>
        <w:pStyle w:val="ListParagraph"/>
        <w:spacing w:after="0" w:line="240" w:lineRule="auto"/>
        <w:ind w:left="0" w:firstLine="720"/>
        <w:jc w:val="both"/>
        <w:rPr>
          <w:rFonts w:ascii="Times New Roman" w:hAnsi="Times New Roman" w:cs="Times New Roman"/>
          <w:sz w:val="24"/>
          <w:szCs w:val="24"/>
        </w:rPr>
      </w:pPr>
    </w:p>
    <w:p w14:paraId="13B9BE00" w14:textId="6B2F553E" w:rsidR="00FC5ECF" w:rsidRPr="00E46002" w:rsidRDefault="0093626B" w:rsidP="00E46002">
      <w:pPr>
        <w:spacing w:after="0" w:line="276"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4C703319" w:rsidR="0093626B" w:rsidRDefault="00FE230C" w:rsidP="001E79A1">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07651330" w14:textId="77777777" w:rsidR="00C20025" w:rsidRDefault="00C20025" w:rsidP="00175BF3">
      <w:pPr>
        <w:pStyle w:val="ListParagraph"/>
        <w:spacing w:after="0" w:line="240" w:lineRule="auto"/>
        <w:jc w:val="both"/>
        <w:rPr>
          <w:rFonts w:ascii="Times New Roman" w:hAnsi="Times New Roman" w:cs="Times New Roman"/>
          <w:sz w:val="24"/>
          <w:szCs w:val="24"/>
        </w:rPr>
      </w:pPr>
    </w:p>
    <w:p w14:paraId="40211F4E" w14:textId="6C0F50CD" w:rsidR="00A97392" w:rsidRPr="00176FCF" w:rsidRDefault="00A97392"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6CAA5D85" w:rsidR="007E13C0" w:rsidRDefault="001C6F17" w:rsidP="00175BF3">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129F48D1" w:rsidR="00FC5ECF" w:rsidRPr="00FE5FCB" w:rsidRDefault="0065339E" w:rsidP="00FE5FCB">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280793">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1FCB252F" w:rsidR="008A0582" w:rsidRPr="00192DE3" w:rsidRDefault="00B31DF3" w:rsidP="00B412CD">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C206D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68CB9089" w:rsidR="0037281B" w:rsidRPr="00764BA4" w:rsidRDefault="00B31DF3"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1C6D9CC3"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training </w:t>
      </w:r>
      <w:r w:rsidR="0018708F">
        <w:rPr>
          <w:rFonts w:ascii="Times New Roman" w:hAnsi="Times New Roman" w:cs="Times New Roman"/>
          <w:sz w:val="24"/>
          <w:szCs w:val="24"/>
        </w:rPr>
        <w:t>terdapat pada tabel 3.8 di bawah ini.</w:t>
      </w:r>
    </w:p>
    <w:p w14:paraId="0B882045" w14:textId="77777777" w:rsidR="001D2D01" w:rsidRPr="00CB004D" w:rsidRDefault="001D2D01" w:rsidP="00CB004D">
      <w:pPr>
        <w:pStyle w:val="Caption"/>
        <w:keepNext/>
        <w:spacing w:after="0"/>
        <w:ind w:left="720"/>
        <w:jc w:val="center"/>
        <w:rPr>
          <w:i w:val="0"/>
          <w:iCs w:val="0"/>
        </w:rPr>
      </w:pPr>
    </w:p>
    <w:p w14:paraId="53E34FF3" w14:textId="3718EADE" w:rsidR="001D2D01" w:rsidRPr="001D2D01" w:rsidRDefault="001D2D01" w:rsidP="00AA7B49">
      <w:pPr>
        <w:pStyle w:val="Caption"/>
        <w:keepNext/>
        <w:spacing w:after="0"/>
        <w:jc w:val="center"/>
        <w:rPr>
          <w:rFonts w:ascii="Times New Roman" w:hAnsi="Times New Roman" w:cs="Times New Roman"/>
          <w:i w:val="0"/>
          <w:iCs w:val="0"/>
          <w:color w:val="auto"/>
          <w:sz w:val="22"/>
          <w:szCs w:val="22"/>
        </w:rPr>
      </w:pPr>
      <w:bookmarkStart w:id="72" w:name="_Toc69323728"/>
      <w:bookmarkStart w:id="73" w:name="_Toc76732108"/>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8</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Contoh </w:t>
      </w:r>
      <w:r w:rsidR="008D2DB9" w:rsidRPr="008D2DB9">
        <w:rPr>
          <w:rFonts w:ascii="Times New Roman" w:hAnsi="Times New Roman" w:cs="Times New Roman"/>
          <w:color w:val="auto"/>
          <w:sz w:val="22"/>
          <w:szCs w:val="22"/>
        </w:rPr>
        <w:t>Dataset</w:t>
      </w:r>
      <w:r w:rsidRPr="001D2D01">
        <w:rPr>
          <w:rFonts w:ascii="Times New Roman" w:hAnsi="Times New Roman" w:cs="Times New Roman"/>
          <w:i w:val="0"/>
          <w:iCs w:val="0"/>
          <w:color w:val="auto"/>
          <w:sz w:val="22"/>
          <w:szCs w:val="22"/>
        </w:rPr>
        <w:t xml:space="preserve"> Untuk Training</w:t>
      </w:r>
      <w:bookmarkEnd w:id="72"/>
      <w:bookmarkEnd w:id="73"/>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CB004D">
      <w:pPr>
        <w:pStyle w:val="ListParagraph"/>
        <w:spacing w:after="0" w:line="276" w:lineRule="auto"/>
        <w:jc w:val="center"/>
        <w:rPr>
          <w:rFonts w:ascii="Times New Roman" w:hAnsi="Times New Roman" w:cs="Times New Roman"/>
          <w:sz w:val="24"/>
          <w:szCs w:val="24"/>
        </w:rPr>
      </w:pPr>
    </w:p>
    <w:p w14:paraId="0E731C73" w14:textId="2D5EC5DE"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9 di bawah ini</w:t>
      </w:r>
      <w:r w:rsidR="00AD139C">
        <w:rPr>
          <w:rFonts w:ascii="Times New Roman" w:eastAsiaTheme="minorEastAsia" w:hAnsi="Times New Roman" w:cs="Times New Roman"/>
          <w:sz w:val="24"/>
          <w:szCs w:val="24"/>
        </w:rPr>
        <w:t>.</w:t>
      </w:r>
    </w:p>
    <w:p w14:paraId="4FD9DE84" w14:textId="77777777" w:rsidR="00734EA6" w:rsidRDefault="00734EA6" w:rsidP="0072791C">
      <w:pPr>
        <w:pStyle w:val="ListParagraph"/>
        <w:spacing w:after="0" w:line="276" w:lineRule="auto"/>
        <w:ind w:left="0"/>
        <w:jc w:val="both"/>
        <w:rPr>
          <w:rFonts w:ascii="Times New Roman" w:eastAsiaTheme="minorEastAsia" w:hAnsi="Times New Roman" w:cs="Times New Roman"/>
          <w:sz w:val="24"/>
          <w:szCs w:val="24"/>
        </w:rPr>
      </w:pPr>
    </w:p>
    <w:p w14:paraId="022BBF19" w14:textId="24409373"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4" w:name="_Toc69323729"/>
      <w:bookmarkStart w:id="75" w:name="_Toc76732109"/>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4"/>
      <w:bookmarkEnd w:id="75"/>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leaf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B31DF3"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B31DF3"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B31DF3"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B31DF3" w:rsidP="00950222">
      <w:pPr>
        <w:pStyle w:val="ListParagraph"/>
        <w:spacing w:after="0"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5A632A8C" w14:textId="7F2DC95D"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62255F22"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76" w:name="_Toc69323581"/>
      <w:bookmarkStart w:id="77" w:name="_Toc71190831"/>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4</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6"/>
      <w:bookmarkEnd w:id="77"/>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B31DF3"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B31DF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B31DF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B31DF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B31DF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B31DF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B31DF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B31DF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609386BA"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78" w:name="_Toc69323582"/>
      <w:bookmarkStart w:id="79" w:name="_Toc71190832"/>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5</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78"/>
      <w:bookmarkEnd w:id="79"/>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B31DF3"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B31DF3"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B31DF3"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B31DF3"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B31DF3"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B31DF3"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B31DF3"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2FBF90D5"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80" w:name="_Toc69323583"/>
      <w:bookmarkStart w:id="81" w:name="_Toc71190833"/>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6</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0"/>
      <w:bookmarkEnd w:id="81"/>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B31DF3"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B31DF3"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B31DF3"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B31DF3"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B31DF3"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B31DF3"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B31DF3"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5B50B7B3"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82" w:name="_Toc69323584"/>
      <w:bookmarkStart w:id="83" w:name="_Toc71190834"/>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7</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2"/>
      <w:bookmarkEnd w:id="83"/>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B31DF3"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B31DF3"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B31DF3"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B31DF3"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B31DF3"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B31DF3"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B31DF3"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6A835A09"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84" w:name="_Toc69323585"/>
      <w:bookmarkStart w:id="85" w:name="_Toc71190835"/>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8</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4"/>
      <w:bookmarkEnd w:id="85"/>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B31DF3"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B31DF3"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B31DF3"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B31DF3"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B31DF3"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B31DF3"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B31DF3"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lastRenderedPageBreak/>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2CD03C10"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86" w:name="_Toc69323586"/>
      <w:bookmarkStart w:id="87" w:name="_Toc71190836"/>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9</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6"/>
      <w:bookmarkEnd w:id="87"/>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B31DF3"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B31DF3"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B31DF3"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B31DF3"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B31DF3"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B31DF3"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B31DF3"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B31DF3"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68FE554B"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88" w:name="_Toc69323587"/>
      <w:bookmarkStart w:id="89" w:name="_Toc71190837"/>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10</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88"/>
      <w:bookmarkEnd w:id="89"/>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B31DF3"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B31DF3"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B31DF3"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B31DF3"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B31DF3"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B31DF3"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50EB128C" w:rsidR="00F47D7E" w:rsidRDefault="00F47D7E" w:rsidP="007824F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sudah dibuat</w:t>
      </w:r>
      <w:r w:rsidR="009F1050">
        <w:rPr>
          <w:rFonts w:ascii="Times New Roman" w:hAnsi="Times New Roman" w:cs="Times New Roman"/>
          <w:sz w:val="24"/>
          <w:szCs w:val="24"/>
        </w:rPr>
        <w:t xml:space="preserve"> ditampilkan pada gambar 3.1</w:t>
      </w:r>
      <w:r w:rsidR="00077765">
        <w:rPr>
          <w:rFonts w:ascii="Times New Roman" w:hAnsi="Times New Roman" w:cs="Times New Roman"/>
          <w:sz w:val="24"/>
          <w:szCs w:val="24"/>
        </w:rPr>
        <w:t>1</w:t>
      </w:r>
      <w:r w:rsidR="009F1050">
        <w:rPr>
          <w:rFonts w:ascii="Times New Roman" w:hAnsi="Times New Roman" w:cs="Times New Roman"/>
          <w:sz w:val="24"/>
          <w:szCs w:val="24"/>
        </w:rPr>
        <w:t xml:space="preserve"> </w:t>
      </w:r>
      <w:r w:rsidR="00BB5CD1">
        <w:rPr>
          <w:rFonts w:ascii="Times New Roman" w:hAnsi="Times New Roman" w:cs="Times New Roman"/>
          <w:sz w:val="24"/>
          <w:szCs w:val="24"/>
        </w:rPr>
        <w:t>sebagai berikut.</w:t>
      </w:r>
    </w:p>
    <w:p w14:paraId="4B4B9299" w14:textId="77777777" w:rsidR="00DD4EB4" w:rsidRDefault="00DD4EB4" w:rsidP="007824FA">
      <w:pPr>
        <w:spacing w:after="0" w:line="276" w:lineRule="auto"/>
        <w:ind w:firstLine="720"/>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5573837E"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0" w:name="_Toc69323588"/>
      <w:bookmarkStart w:id="91" w:name="_Toc71190838"/>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11</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0"/>
      <w:bookmarkEnd w:id="91"/>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D10E4F">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322314E8"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92" w:name="_Toc69323589"/>
      <w:bookmarkStart w:id="93" w:name="_Toc71190839"/>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12</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2"/>
      <w:bookmarkEnd w:id="93"/>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B31DF3"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B31DF3"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B31DF3"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B31DF3"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B31DF3"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B31DF3"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2E137B59"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94" w:name="_Toc69323590"/>
      <w:bookmarkStart w:id="95" w:name="_Toc71190840"/>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13</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Untuk Node Cp=1</w:t>
      </w:r>
      <w:bookmarkEnd w:id="94"/>
      <w:bookmarkEnd w:id="95"/>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B31DF3"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B31DF3"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B31DF3"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B31DF3"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B31DF3"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B31DF3"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32DA2B8E"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96" w:name="_Toc69323591"/>
      <w:bookmarkStart w:id="97" w:name="_Toc71190841"/>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14</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Untuk Node Thalac&lt;135</w:t>
      </w:r>
      <w:bookmarkEnd w:id="96"/>
      <w:bookmarkEnd w:id="97"/>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B31DF3"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B31DF3"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B31DF3"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B31DF3"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B31DF3"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B31DF3"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3207CA20"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98" w:name="_Toc69323592"/>
      <w:bookmarkStart w:id="99" w:name="_Toc71190842"/>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15</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98"/>
      <w:bookmarkEnd w:id="99"/>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B31DF3"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B31DF3"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B31DF3"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B31DF3"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B31DF3"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B31DF3"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B31DF3"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E04335C" w:rsidR="002355A8" w:rsidRDefault="00F97004" w:rsidP="00713D5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w:t>
      </w:r>
      <w:r w:rsidR="002E1102">
        <w:rPr>
          <w:rFonts w:ascii="Times New Roman" w:hAnsi="Times New Roman" w:cs="Times New Roman"/>
          <w:sz w:val="24"/>
          <w:szCs w:val="24"/>
        </w:rPr>
        <w:lastRenderedPageBreak/>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w:t>
      </w:r>
      <w:r w:rsidR="00EF4DB8">
        <w:rPr>
          <w:rFonts w:ascii="Times New Roman" w:hAnsi="Times New Roman" w:cs="Times New Roman"/>
          <w:sz w:val="24"/>
          <w:szCs w:val="24"/>
        </w:rPr>
        <w:t xml:space="preserve"> terdapat pada gambar 3.1</w:t>
      </w:r>
      <w:r w:rsidR="00077765">
        <w:rPr>
          <w:rFonts w:ascii="Times New Roman" w:hAnsi="Times New Roman" w:cs="Times New Roman"/>
          <w:sz w:val="24"/>
          <w:szCs w:val="24"/>
        </w:rPr>
        <w:t>6</w:t>
      </w:r>
      <w:r w:rsidR="002E1102">
        <w:rPr>
          <w:rFonts w:ascii="Times New Roman" w:hAnsi="Times New Roman" w:cs="Times New Roman"/>
          <w:sz w:val="24"/>
          <w:szCs w:val="24"/>
        </w:rPr>
        <w:t xml:space="preserve"> berikut.</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27E9F7CA"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0" w:name="_Toc69323593"/>
      <w:bookmarkStart w:id="101" w:name="_Toc71190843"/>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16</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0"/>
      <w:bookmarkEnd w:id="101"/>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48DCFAE7"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102" w:name="_Toc69323594"/>
      <w:bookmarkStart w:id="103" w:name="_Toc71190844"/>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17</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2"/>
      <w:bookmarkEnd w:id="103"/>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B31DF3"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B31DF3"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B31DF3"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B31DF3"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B31DF3"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B31DF3"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3722A06F"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04" w:name="_Toc69323595"/>
      <w:bookmarkStart w:id="105" w:name="_Toc71190845"/>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18</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4"/>
      <w:bookmarkEnd w:id="105"/>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B31DF3"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B31DF3"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B31DF3"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B31DF3"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B31DF3"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B31DF3"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012F8659"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06" w:name="_Toc69323596"/>
      <w:bookmarkStart w:id="107" w:name="_Toc71190846"/>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19</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6"/>
      <w:bookmarkEnd w:id="107"/>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B31DF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B31DF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B31DF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B31DF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B31DF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B31DF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57E2F5E1" w:rsidR="00B9494F" w:rsidRDefault="007E0955" w:rsidP="00DD293A">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ibuat</w:t>
      </w:r>
      <w:r w:rsidR="008074FD">
        <w:rPr>
          <w:rFonts w:ascii="Times New Roman" w:eastAsiaTheme="minorEastAsia" w:hAnsi="Times New Roman" w:cs="Times New Roman"/>
          <w:sz w:val="24"/>
          <w:szCs w:val="24"/>
        </w:rPr>
        <w:t xml:space="preserve"> dimtampilkan pada gambar 3.2</w:t>
      </w:r>
      <w:r w:rsidR="002C2918">
        <w:rPr>
          <w:rFonts w:ascii="Times New Roman" w:eastAsiaTheme="minorEastAsia" w:hAnsi="Times New Roman" w:cs="Times New Roman"/>
          <w:sz w:val="24"/>
          <w:szCs w:val="24"/>
        </w:rPr>
        <w:t>0</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84688">
      <w:pPr>
        <w:spacing w:after="0" w:line="276"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49CA1CAA"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8" w:name="_Toc69323597"/>
      <w:bookmarkStart w:id="109" w:name="_Toc71190847"/>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20</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08"/>
      <w:bookmarkEnd w:id="109"/>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1195EBE3" w:rsidR="00A513B4" w:rsidRDefault="009A194A" w:rsidP="006E6FF3">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 dilihat pada gambar 3.2</w:t>
      </w:r>
      <w:r w:rsidR="009B72D9">
        <w:rPr>
          <w:rFonts w:ascii="Times New Roman" w:eastAsiaTheme="minorEastAsia" w:hAnsi="Times New Roman" w:cs="Times New Roman"/>
          <w:sz w:val="24"/>
          <w:szCs w:val="24"/>
        </w:rPr>
        <w:t>1</w:t>
      </w:r>
      <w:r w:rsidR="00A12455">
        <w:rPr>
          <w:rFonts w:ascii="Times New Roman" w:eastAsiaTheme="minorEastAsia" w:hAnsi="Times New Roman" w:cs="Times New Roman"/>
          <w:sz w:val="24"/>
          <w:szCs w:val="24"/>
        </w:rPr>
        <w:t xml:space="preserve">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B31DF3"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B31DF3"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B31DF3"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B31DF3"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B31DF3"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B31DF3"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4A9F465D"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0" w:name="_Toc69323598"/>
      <w:bookmarkStart w:id="111" w:name="_Toc71190848"/>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21</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0"/>
      <w:bookmarkEnd w:id="111"/>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B31DF3"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B31DF3"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B31DF3"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B31DF3"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B31DF3"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B31DF3"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B31DF3"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B31DF3"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B31DF3"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terdapat pada tabel 3.10 di bawah ini</w:t>
      </w:r>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65CA31BE"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2" w:name="_Toc69323730"/>
      <w:bookmarkStart w:id="113" w:name="_Toc76732110"/>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2"/>
      <w:bookmarkEnd w:id="113"/>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B31DF3"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ghitung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05B3A4EB"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14" w:name="_Toc69323599"/>
      <w:bookmarkStart w:id="115" w:name="_Toc71190849"/>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22</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4"/>
      <w:bookmarkEnd w:id="115"/>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B31DF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B31DF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B31DF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B31DF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B31DF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B31DF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33CE71B0"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16" w:name="_Toc69323600"/>
      <w:bookmarkStart w:id="117" w:name="_Toc71190850"/>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23</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6"/>
      <w:bookmarkEnd w:id="117"/>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B31DF3"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B31DF3"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B31DF3"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B31DF3"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B31DF3"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B31DF3"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4BFBE7FF"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18" w:name="_Toc69323601"/>
      <w:bookmarkStart w:id="119" w:name="_Toc71190851"/>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24</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18"/>
      <w:bookmarkEnd w:id="119"/>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B31DF3"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B31DF3"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B31DF3"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B31DF3"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B31DF3"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442949F1"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20" w:name="_Toc69323602"/>
      <w:bookmarkStart w:id="121" w:name="_Toc71190852"/>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25</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0"/>
      <w:bookmarkEnd w:id="121"/>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B31DF3"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B31DF3"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B31DF3"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B31DF3"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B31DF3"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1C8E6436"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22" w:name="_Toc69323603"/>
      <w:bookmarkStart w:id="123" w:name="_Toc71190853"/>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26</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2"/>
      <w:bookmarkEnd w:id="123"/>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B31DF3"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B31DF3"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B31DF3"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B31DF3"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B31DF3"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61BC8E40"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4" w:name="_Toc69323604"/>
      <w:bookmarkStart w:id="125" w:name="_Toc71190854"/>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27</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4"/>
      <w:bookmarkEnd w:id="125"/>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B31DF3"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B31DF3"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B31DF3"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B31DF3"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B31DF3"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B31DF3"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49E89621"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26" w:name="_Toc69323605"/>
      <w:bookmarkStart w:id="127" w:name="_Toc71190855"/>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28</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6"/>
      <w:bookmarkEnd w:id="127"/>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B31DF3"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B31DF3"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B31DF3"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B31DF3"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DC1D63">
        <w:rPr>
          <w:rFonts w:ascii="Times New Roman" w:eastAsiaTheme="minorEastAsia" w:hAnsi="Times New Roman" w:cs="Times New Roman"/>
          <w:sz w:val="24"/>
          <w:szCs w:val="24"/>
        </w:rPr>
        <w:t>dibuat</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620C5DF9"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28" w:name="_Toc69323606"/>
      <w:bookmarkStart w:id="129" w:name="_Toc71190856"/>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29</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28"/>
      <w:bookmarkEnd w:id="129"/>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w:t>
      </w:r>
      <w:r w:rsidR="0082079B">
        <w:rPr>
          <w:rFonts w:ascii="Times New Roman" w:eastAsiaTheme="minorEastAsia" w:hAnsi="Times New Roman" w:cs="Times New Roman"/>
          <w:sz w:val="24"/>
          <w:szCs w:val="24"/>
        </w:rPr>
        <w:lastRenderedPageBreak/>
        <w:t>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B31DF3"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B31DF3"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B31DF3"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613860C4"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30" w:name="_Toc69323607"/>
      <w:bookmarkStart w:id="131" w:name="_Toc71190857"/>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30</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0"/>
      <w:bookmarkEnd w:id="131"/>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B31DF3"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B31DF3"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B31DF3"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B31DF3"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453B9BE8"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32" w:name="_Toc69323608"/>
      <w:bookmarkStart w:id="133" w:name="_Toc71190858"/>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31</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2"/>
      <w:bookmarkEnd w:id="133"/>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B31DF3"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B31DF3"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B31DF3"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B31DF3"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2951AEDF"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4" w:name="_Toc69323609"/>
      <w:bookmarkStart w:id="135" w:name="_Toc71190859"/>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32</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4"/>
      <w:bookmarkEnd w:id="135"/>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B31DF3"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B31DF3"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B31DF3"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B31DF3"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56E4F8F5"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36" w:name="_Toc69323610"/>
      <w:bookmarkStart w:id="137" w:name="_Toc71190860"/>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33</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6"/>
      <w:bookmarkEnd w:id="137"/>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B31DF3"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B31DF3"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B31DF3"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B31DF3"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w:t>
      </w:r>
      <w:r w:rsidR="00270840">
        <w:rPr>
          <w:rFonts w:ascii="Times New Roman" w:eastAsiaTheme="minorEastAsia" w:hAnsi="Times New Roman" w:cs="Times New Roman"/>
          <w:sz w:val="24"/>
          <w:szCs w:val="24"/>
        </w:rPr>
        <w:t>dapat dilihat pada gambar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beriku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095FF294"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38" w:name="_Toc69323611"/>
      <w:bookmarkStart w:id="139" w:name="_Toc71190861"/>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34</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38"/>
      <w:bookmarkEnd w:id="139"/>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EE5692">
        <w:rPr>
          <w:rFonts w:ascii="Times New Roman" w:eastAsiaTheme="minorEastAsia" w:hAnsi="Times New Roman" w:cs="Times New Roman"/>
          <w:sz w:val="24"/>
          <w:szCs w:val="24"/>
        </w:rPr>
        <w:t>dapat dilihat pada gambar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B31DF3"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B31DF3"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B31DF3"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B31DF3"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B31DF3"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B31DF3"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65CC8E2E"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0" w:name="_Toc69323612"/>
      <w:bookmarkStart w:id="141" w:name="_Toc71190862"/>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35</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0"/>
      <w:bookmarkEnd w:id="141"/>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B31DF3"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B31DF3"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B31DF3"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B31DF3"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B31DF3"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w:t>
      </w:r>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756D5421"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2" w:name="_Toc69323731"/>
      <w:bookmarkStart w:id="143" w:name="_Toc76732111"/>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2"/>
      <w:bookmarkEnd w:id="143"/>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w:t>
      </w:r>
      <w:r w:rsidR="00146E62">
        <w:rPr>
          <w:rFonts w:ascii="Times New Roman" w:eastAsiaTheme="minorEastAsia" w:hAnsi="Times New Roman" w:cs="Times New Roman"/>
          <w:sz w:val="24"/>
          <w:szCs w:val="24"/>
        </w:rPr>
        <w:lastRenderedPageBreak/>
        <w:t>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w:t>
      </w:r>
      <w:r w:rsidR="00B66725">
        <w:rPr>
          <w:rFonts w:ascii="Times New Roman" w:eastAsiaTheme="minorEastAsia" w:hAnsi="Times New Roman" w:cs="Times New Roman"/>
          <w:sz w:val="24"/>
          <w:szCs w:val="24"/>
        </w:rPr>
        <w:t>ditampilkan pada gambar 3.36</w:t>
      </w:r>
      <w:r w:rsidR="007B3B72">
        <w:rPr>
          <w:rFonts w:ascii="Times New Roman" w:eastAsiaTheme="minorEastAsia" w:hAnsi="Times New Roman" w:cs="Times New Roman"/>
          <w:sz w:val="24"/>
          <w:szCs w:val="24"/>
        </w:rPr>
        <w:t xml:space="preserve"> beriku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12C64BF0" w:rsidR="00F84465" w:rsidRDefault="000E2EEA" w:rsidP="00E214D0">
      <w:pPr>
        <w:pStyle w:val="Caption"/>
        <w:spacing w:after="0"/>
        <w:jc w:val="center"/>
        <w:rPr>
          <w:rFonts w:ascii="Times New Roman" w:hAnsi="Times New Roman" w:cs="Times New Roman"/>
          <w:i w:val="0"/>
          <w:iCs w:val="0"/>
          <w:color w:val="auto"/>
          <w:sz w:val="22"/>
          <w:szCs w:val="22"/>
        </w:rPr>
      </w:pPr>
      <w:bookmarkStart w:id="144" w:name="_Toc69323613"/>
      <w:bookmarkStart w:id="145" w:name="_Toc71190863"/>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36</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4"/>
      <w:bookmarkEnd w:id="145"/>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46" w:name="_Toc76893317"/>
      <w:r>
        <w:t>Evaluasi</w:t>
      </w:r>
      <w:bookmarkEnd w:id="146"/>
    </w:p>
    <w:p w14:paraId="4077B8E9" w14:textId="6CEE328E" w:rsidR="00B151AF" w:rsidRDefault="00B151AF" w:rsidP="00FE061E">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Perhitungan dan hasil prediksi dapat dilihat pada tabel 3.12 di bawah ini.</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5FB03708"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47" w:name="_Toc69323732"/>
      <w:bookmarkStart w:id="148" w:name="_Toc76732112"/>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47"/>
      <w:bookmarkEnd w:id="148"/>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pada gambar 3.37</w:t>
      </w:r>
      <w:r w:rsidR="00FD4B67">
        <w:rPr>
          <w:rFonts w:ascii="Times New Roman" w:eastAsiaTheme="minorEastAsia" w:hAnsi="Times New Roman" w:cs="Times New Roman"/>
          <w:sz w:val="24"/>
          <w:szCs w:val="24"/>
        </w:rPr>
        <w:t xml:space="preserve"> beriku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0715CDCD"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49" w:name="_Toc69323614"/>
      <w:bookmarkStart w:id="150" w:name="_Toc7119086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37</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49"/>
      <w:bookmarkEnd w:id="150"/>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601E875D" w:rsidR="00047C8C" w:rsidRP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51" w:name="_Toc76893318"/>
      <w:r>
        <w:t>Proses Desain</w:t>
      </w:r>
      <w:bookmarkEnd w:id="151"/>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w:t>
      </w:r>
      <w:r w:rsidR="00B02E20">
        <w:rPr>
          <w:rFonts w:ascii="Times New Roman" w:hAnsi="Times New Roman" w:cs="Times New Roman"/>
          <w:sz w:val="24"/>
          <w:szCs w:val="24"/>
        </w:rPr>
        <w:lastRenderedPageBreak/>
        <w:t>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1A3A4ABB" w:rsidR="003025AD" w:rsidRDefault="00304195" w:rsidP="00B0088F">
      <w:pPr>
        <w:pStyle w:val="SubBabBab3"/>
      </w:pPr>
      <w:bookmarkStart w:id="152" w:name="_Toc76893319"/>
      <w:r>
        <w:t>Perancangan Sistem</w:t>
      </w:r>
      <w:bookmarkEnd w:id="152"/>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2B7083D2"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53" w:name="_Toc69323615"/>
      <w:bookmarkStart w:id="154" w:name="_Toc71190865"/>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38</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53"/>
      <w:bookmarkEnd w:id="154"/>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Tahapan model pengembangan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dapat dilihat pada gambar 3.38 di atas.</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05BA6490"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55" w:name="_Toc69323616"/>
      <w:bookmarkStart w:id="156" w:name="_Toc71190866"/>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39</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55"/>
      <w:bookmarkEnd w:id="156"/>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w:t>
      </w:r>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57" w:name="_Toc76893320"/>
      <w:r>
        <w:t>Perancangan Proses</w:t>
      </w:r>
      <w:bookmarkEnd w:id="157"/>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225B6A86"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58" w:name="_Toc69323617"/>
      <w:bookmarkStart w:id="159" w:name="_Toc71190867"/>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40</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58"/>
      <w:bookmarkEnd w:id="159"/>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w:t>
      </w:r>
      <w:r w:rsidR="00284447">
        <w:rPr>
          <w:rFonts w:ascii="Times New Roman" w:hAnsi="Times New Roman" w:cs="Times New Roman"/>
          <w:sz w:val="24"/>
          <w:szCs w:val="24"/>
        </w:rPr>
        <w:lastRenderedPageBreak/>
        <w:t xml:space="preserve">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gambar 4.41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346AB051"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60" w:name="_Toc69323618"/>
      <w:bookmarkStart w:id="161" w:name="_Toc71190868"/>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41</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60"/>
      <w:bookmarkEnd w:id="161"/>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41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6F786BF2"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62" w:name="_Toc69323619"/>
      <w:bookmarkStart w:id="163" w:name="_Toc71190869"/>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42</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62"/>
      <w:bookmarkEnd w:id="163"/>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yang ditampilkan pada gambar 3.42 di atas</w:t>
      </w:r>
      <w:r>
        <w:rPr>
          <w:rFonts w:ascii="Times New Roman" w:hAnsi="Times New Roman" w:cs="Times New Roman"/>
          <w:sz w:val="24"/>
          <w:szCs w:val="24"/>
        </w:rPr>
        <w:t xml:space="preserve">, </w:t>
      </w:r>
      <w:r w:rsidR="00023323">
        <w:rPr>
          <w:rFonts w:ascii="Times New Roman" w:hAnsi="Times New Roman" w:cs="Times New Roman"/>
          <w:sz w:val="24"/>
          <w:szCs w:val="24"/>
        </w:rPr>
        <w:t xml:space="preserve">dfd tersebut </w:t>
      </w:r>
      <w:r>
        <w:rPr>
          <w:rFonts w:ascii="Times New Roman" w:hAnsi="Times New Roman" w:cs="Times New Roman"/>
          <w:sz w:val="24"/>
          <w:szCs w:val="24"/>
        </w:rPr>
        <w:t xml:space="preserve">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235A209E"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64" w:name="_Toc69323620"/>
      <w:bookmarkStart w:id="165" w:name="_Toc71190870"/>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43</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w:t>
      </w:r>
      <w:bookmarkEnd w:id="164"/>
      <w:r w:rsidR="00A772EE">
        <w:rPr>
          <w:rFonts w:ascii="Times New Roman" w:hAnsi="Times New Roman" w:cs="Times New Roman"/>
          <w:i w:val="0"/>
          <w:iCs w:val="0"/>
          <w:color w:val="auto"/>
          <w:sz w:val="22"/>
          <w:szCs w:val="22"/>
        </w:rPr>
        <w:t>Identifikasi</w:t>
      </w:r>
      <w:bookmarkEnd w:id="165"/>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atas menjelaskan dfd level 2 untuk proses </w:t>
      </w:r>
      <w:r w:rsidR="002B0D05">
        <w:rPr>
          <w:rFonts w:ascii="Times New Roman" w:hAnsi="Times New Roman" w:cs="Times New Roman"/>
          <w:sz w:val="24"/>
          <w:szCs w:val="24"/>
        </w:rPr>
        <w:t>identifikasi</w:t>
      </w:r>
      <w:r>
        <w:rPr>
          <w:rFonts w:ascii="Times New Roman" w:hAnsi="Times New Roman" w:cs="Times New Roman"/>
          <w:sz w:val="24"/>
          <w:szCs w:val="24"/>
        </w:rPr>
        <w:t>,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66" w:name="_Toc76893321"/>
      <w:r>
        <w:t>Perancangan Antarmuka</w:t>
      </w:r>
      <w:bookmarkEnd w:id="166"/>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5724AA47"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67" w:name="_Toc71190871"/>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D60384">
        <w:rPr>
          <w:rFonts w:ascii="Times New Roman" w:hAnsi="Times New Roman" w:cs="Times New Roman"/>
          <w:b/>
          <w:bCs/>
          <w:i w:val="0"/>
          <w:iCs w:val="0"/>
          <w:noProof/>
          <w:color w:val="auto"/>
          <w:sz w:val="22"/>
          <w:szCs w:val="22"/>
        </w:rPr>
        <w:t>44</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67"/>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68"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69" w:name="_Toc76893322"/>
      <w:r w:rsidRPr="00B0088F">
        <w:rPr>
          <w:rFonts w:ascii="Times New Roman" w:hAnsi="Times New Roman" w:cs="Times New Roman"/>
          <w:b/>
          <w:bCs/>
          <w:color w:val="auto"/>
          <w:sz w:val="28"/>
          <w:szCs w:val="28"/>
        </w:rPr>
        <w:lastRenderedPageBreak/>
        <w:t>DAFTAR PUSTAKA</w:t>
      </w:r>
      <w:bookmarkEnd w:id="168"/>
      <w:bookmarkEnd w:id="169"/>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70" w:name="_Toc76893323"/>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70"/>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DD9422" w14:textId="77777777" w:rsidR="00B31DF3" w:rsidRDefault="00B31DF3" w:rsidP="008463C9">
      <w:pPr>
        <w:spacing w:after="0" w:line="240" w:lineRule="auto"/>
      </w:pPr>
      <w:r>
        <w:separator/>
      </w:r>
    </w:p>
  </w:endnote>
  <w:endnote w:type="continuationSeparator" w:id="0">
    <w:p w14:paraId="2FAA9A78" w14:textId="77777777" w:rsidR="00B31DF3" w:rsidRDefault="00B31DF3"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AABABA" w14:textId="77777777" w:rsidR="00B31DF3" w:rsidRDefault="00B31DF3" w:rsidP="008463C9">
      <w:pPr>
        <w:spacing w:after="0" w:line="240" w:lineRule="auto"/>
      </w:pPr>
      <w:r>
        <w:separator/>
      </w:r>
    </w:p>
  </w:footnote>
  <w:footnote w:type="continuationSeparator" w:id="0">
    <w:p w14:paraId="75B6BB1D" w14:textId="77777777" w:rsidR="00B31DF3" w:rsidRDefault="00B31DF3"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30"/>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3"/>
  </w:num>
  <w:num w:numId="25">
    <w:abstractNumId w:val="13"/>
  </w:num>
  <w:num w:numId="26">
    <w:abstractNumId w:val="35"/>
  </w:num>
  <w:num w:numId="27">
    <w:abstractNumId w:val="11"/>
  </w:num>
  <w:num w:numId="28">
    <w:abstractNumId w:val="31"/>
  </w:num>
  <w:num w:numId="29">
    <w:abstractNumId w:val="22"/>
  </w:num>
  <w:num w:numId="30">
    <w:abstractNumId w:val="32"/>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4"/>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F5E"/>
    <w:rsid w:val="000030EE"/>
    <w:rsid w:val="00003766"/>
    <w:rsid w:val="00003D09"/>
    <w:rsid w:val="000055F3"/>
    <w:rsid w:val="00005BC4"/>
    <w:rsid w:val="00005DE7"/>
    <w:rsid w:val="00005F5C"/>
    <w:rsid w:val="0000716F"/>
    <w:rsid w:val="00007278"/>
    <w:rsid w:val="0000734A"/>
    <w:rsid w:val="00007577"/>
    <w:rsid w:val="00010577"/>
    <w:rsid w:val="0001164B"/>
    <w:rsid w:val="00011A6B"/>
    <w:rsid w:val="000121A4"/>
    <w:rsid w:val="000122B8"/>
    <w:rsid w:val="000125A7"/>
    <w:rsid w:val="00012E8A"/>
    <w:rsid w:val="00013745"/>
    <w:rsid w:val="00013996"/>
    <w:rsid w:val="000139AB"/>
    <w:rsid w:val="00013E61"/>
    <w:rsid w:val="00013E79"/>
    <w:rsid w:val="0001426B"/>
    <w:rsid w:val="00014812"/>
    <w:rsid w:val="0001512C"/>
    <w:rsid w:val="00015B41"/>
    <w:rsid w:val="00016073"/>
    <w:rsid w:val="000163E7"/>
    <w:rsid w:val="00017D69"/>
    <w:rsid w:val="00017D9B"/>
    <w:rsid w:val="000208AA"/>
    <w:rsid w:val="00020E06"/>
    <w:rsid w:val="00021991"/>
    <w:rsid w:val="00021EA2"/>
    <w:rsid w:val="00022228"/>
    <w:rsid w:val="000229AC"/>
    <w:rsid w:val="00022A0F"/>
    <w:rsid w:val="00022A31"/>
    <w:rsid w:val="00023323"/>
    <w:rsid w:val="00023819"/>
    <w:rsid w:val="00024126"/>
    <w:rsid w:val="0002495E"/>
    <w:rsid w:val="00025872"/>
    <w:rsid w:val="0002592D"/>
    <w:rsid w:val="00025AEE"/>
    <w:rsid w:val="0002633E"/>
    <w:rsid w:val="00026E65"/>
    <w:rsid w:val="00026E7A"/>
    <w:rsid w:val="0002718C"/>
    <w:rsid w:val="000272BC"/>
    <w:rsid w:val="000273A5"/>
    <w:rsid w:val="000278A7"/>
    <w:rsid w:val="00027A67"/>
    <w:rsid w:val="00030038"/>
    <w:rsid w:val="00030446"/>
    <w:rsid w:val="00030CCB"/>
    <w:rsid w:val="00031394"/>
    <w:rsid w:val="000313B4"/>
    <w:rsid w:val="00032A5D"/>
    <w:rsid w:val="00032EE1"/>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3ED"/>
    <w:rsid w:val="000377C5"/>
    <w:rsid w:val="00037C5F"/>
    <w:rsid w:val="000403DF"/>
    <w:rsid w:val="000405A1"/>
    <w:rsid w:val="000411B6"/>
    <w:rsid w:val="00041509"/>
    <w:rsid w:val="00041DD0"/>
    <w:rsid w:val="00042B09"/>
    <w:rsid w:val="00042E68"/>
    <w:rsid w:val="00043093"/>
    <w:rsid w:val="0004342C"/>
    <w:rsid w:val="00043A99"/>
    <w:rsid w:val="00043E58"/>
    <w:rsid w:val="00044BA9"/>
    <w:rsid w:val="00044D2D"/>
    <w:rsid w:val="00044F1F"/>
    <w:rsid w:val="000455BA"/>
    <w:rsid w:val="00045D7D"/>
    <w:rsid w:val="00045DCA"/>
    <w:rsid w:val="0004605B"/>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4FFF"/>
    <w:rsid w:val="00055AE7"/>
    <w:rsid w:val="00055B64"/>
    <w:rsid w:val="00055DE1"/>
    <w:rsid w:val="00055DEE"/>
    <w:rsid w:val="00056239"/>
    <w:rsid w:val="00060689"/>
    <w:rsid w:val="000606FD"/>
    <w:rsid w:val="00060A30"/>
    <w:rsid w:val="00061C07"/>
    <w:rsid w:val="00063B8D"/>
    <w:rsid w:val="00063DBF"/>
    <w:rsid w:val="00064467"/>
    <w:rsid w:val="00064543"/>
    <w:rsid w:val="00064572"/>
    <w:rsid w:val="00065886"/>
    <w:rsid w:val="00066EBF"/>
    <w:rsid w:val="0006725E"/>
    <w:rsid w:val="00067948"/>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0F4"/>
    <w:rsid w:val="0007627A"/>
    <w:rsid w:val="0007631D"/>
    <w:rsid w:val="000763F7"/>
    <w:rsid w:val="00076E22"/>
    <w:rsid w:val="00077696"/>
    <w:rsid w:val="00077765"/>
    <w:rsid w:val="00077B19"/>
    <w:rsid w:val="00080699"/>
    <w:rsid w:val="0008107C"/>
    <w:rsid w:val="0008151F"/>
    <w:rsid w:val="00081713"/>
    <w:rsid w:val="00081A0E"/>
    <w:rsid w:val="00081CF9"/>
    <w:rsid w:val="00082290"/>
    <w:rsid w:val="00082BC4"/>
    <w:rsid w:val="00082CF9"/>
    <w:rsid w:val="0008313B"/>
    <w:rsid w:val="00083308"/>
    <w:rsid w:val="00083949"/>
    <w:rsid w:val="00083D92"/>
    <w:rsid w:val="00083F7A"/>
    <w:rsid w:val="0008408B"/>
    <w:rsid w:val="00084A49"/>
    <w:rsid w:val="00084D38"/>
    <w:rsid w:val="0008525E"/>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32F"/>
    <w:rsid w:val="000937A5"/>
    <w:rsid w:val="00093819"/>
    <w:rsid w:val="000938AA"/>
    <w:rsid w:val="0009399D"/>
    <w:rsid w:val="00093BFA"/>
    <w:rsid w:val="00093DE7"/>
    <w:rsid w:val="00094424"/>
    <w:rsid w:val="000945D8"/>
    <w:rsid w:val="000947C2"/>
    <w:rsid w:val="00094946"/>
    <w:rsid w:val="0009530E"/>
    <w:rsid w:val="000958C4"/>
    <w:rsid w:val="00095E9D"/>
    <w:rsid w:val="000964F5"/>
    <w:rsid w:val="0009656D"/>
    <w:rsid w:val="00096B89"/>
    <w:rsid w:val="00097910"/>
    <w:rsid w:val="00097FE1"/>
    <w:rsid w:val="000A0947"/>
    <w:rsid w:val="000A0B95"/>
    <w:rsid w:val="000A0CBF"/>
    <w:rsid w:val="000A0FFE"/>
    <w:rsid w:val="000A14B1"/>
    <w:rsid w:val="000A1C14"/>
    <w:rsid w:val="000A1CC1"/>
    <w:rsid w:val="000A2E71"/>
    <w:rsid w:val="000A2F3B"/>
    <w:rsid w:val="000A3EDD"/>
    <w:rsid w:val="000A4953"/>
    <w:rsid w:val="000A49C9"/>
    <w:rsid w:val="000A53C6"/>
    <w:rsid w:val="000A5655"/>
    <w:rsid w:val="000A58B0"/>
    <w:rsid w:val="000A5B5E"/>
    <w:rsid w:val="000A5B85"/>
    <w:rsid w:val="000A626F"/>
    <w:rsid w:val="000A628C"/>
    <w:rsid w:val="000A65C5"/>
    <w:rsid w:val="000A69E7"/>
    <w:rsid w:val="000A6BCE"/>
    <w:rsid w:val="000A740E"/>
    <w:rsid w:val="000A7E3C"/>
    <w:rsid w:val="000B09FA"/>
    <w:rsid w:val="000B0F7A"/>
    <w:rsid w:val="000B1198"/>
    <w:rsid w:val="000B1308"/>
    <w:rsid w:val="000B1C97"/>
    <w:rsid w:val="000B2015"/>
    <w:rsid w:val="000B22AE"/>
    <w:rsid w:val="000B23E3"/>
    <w:rsid w:val="000B2B43"/>
    <w:rsid w:val="000B2B96"/>
    <w:rsid w:val="000B3237"/>
    <w:rsid w:val="000B3484"/>
    <w:rsid w:val="000B3DE1"/>
    <w:rsid w:val="000B3EF5"/>
    <w:rsid w:val="000B44B7"/>
    <w:rsid w:val="000B46D5"/>
    <w:rsid w:val="000B49D4"/>
    <w:rsid w:val="000B4A0C"/>
    <w:rsid w:val="000B5DC1"/>
    <w:rsid w:val="000B5FF9"/>
    <w:rsid w:val="000B711F"/>
    <w:rsid w:val="000B7434"/>
    <w:rsid w:val="000B7987"/>
    <w:rsid w:val="000B7A69"/>
    <w:rsid w:val="000C0044"/>
    <w:rsid w:val="000C00B1"/>
    <w:rsid w:val="000C025E"/>
    <w:rsid w:val="000C083E"/>
    <w:rsid w:val="000C0F01"/>
    <w:rsid w:val="000C1186"/>
    <w:rsid w:val="000C12E9"/>
    <w:rsid w:val="000C21C6"/>
    <w:rsid w:val="000C2F93"/>
    <w:rsid w:val="000C37BB"/>
    <w:rsid w:val="000C4187"/>
    <w:rsid w:val="000C4619"/>
    <w:rsid w:val="000C5210"/>
    <w:rsid w:val="000C59AD"/>
    <w:rsid w:val="000C5ACE"/>
    <w:rsid w:val="000C5BF2"/>
    <w:rsid w:val="000C6841"/>
    <w:rsid w:val="000C6DE3"/>
    <w:rsid w:val="000D05C1"/>
    <w:rsid w:val="000D085E"/>
    <w:rsid w:val="000D08FA"/>
    <w:rsid w:val="000D0945"/>
    <w:rsid w:val="000D155B"/>
    <w:rsid w:val="000D24AA"/>
    <w:rsid w:val="000D274B"/>
    <w:rsid w:val="000D2E76"/>
    <w:rsid w:val="000D2F5D"/>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205B"/>
    <w:rsid w:val="000E2347"/>
    <w:rsid w:val="000E2EEA"/>
    <w:rsid w:val="000E41C7"/>
    <w:rsid w:val="000E42A3"/>
    <w:rsid w:val="000E4704"/>
    <w:rsid w:val="000E522F"/>
    <w:rsid w:val="000E5606"/>
    <w:rsid w:val="000E597A"/>
    <w:rsid w:val="000E647C"/>
    <w:rsid w:val="000E7076"/>
    <w:rsid w:val="000E7DF3"/>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3F62"/>
    <w:rsid w:val="001043E5"/>
    <w:rsid w:val="0010441B"/>
    <w:rsid w:val="00104632"/>
    <w:rsid w:val="00104D21"/>
    <w:rsid w:val="001057D4"/>
    <w:rsid w:val="00105A7B"/>
    <w:rsid w:val="00106B57"/>
    <w:rsid w:val="00107349"/>
    <w:rsid w:val="00107921"/>
    <w:rsid w:val="0011029B"/>
    <w:rsid w:val="001111A4"/>
    <w:rsid w:val="00111D08"/>
    <w:rsid w:val="00111F24"/>
    <w:rsid w:val="0011271B"/>
    <w:rsid w:val="0011303F"/>
    <w:rsid w:val="00113D70"/>
    <w:rsid w:val="001142AD"/>
    <w:rsid w:val="0011509F"/>
    <w:rsid w:val="0011546F"/>
    <w:rsid w:val="00116461"/>
    <w:rsid w:val="001167E4"/>
    <w:rsid w:val="0011787D"/>
    <w:rsid w:val="00117970"/>
    <w:rsid w:val="00120765"/>
    <w:rsid w:val="0012173B"/>
    <w:rsid w:val="00121D7B"/>
    <w:rsid w:val="00121D88"/>
    <w:rsid w:val="00122D03"/>
    <w:rsid w:val="00124447"/>
    <w:rsid w:val="0012445E"/>
    <w:rsid w:val="00124929"/>
    <w:rsid w:val="00124983"/>
    <w:rsid w:val="0012535D"/>
    <w:rsid w:val="001254F5"/>
    <w:rsid w:val="001259EA"/>
    <w:rsid w:val="00126385"/>
    <w:rsid w:val="0012693B"/>
    <w:rsid w:val="001272BB"/>
    <w:rsid w:val="00127654"/>
    <w:rsid w:val="00127A0C"/>
    <w:rsid w:val="00130323"/>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B9"/>
    <w:rsid w:val="001352A5"/>
    <w:rsid w:val="00135587"/>
    <w:rsid w:val="00135769"/>
    <w:rsid w:val="001358AF"/>
    <w:rsid w:val="00136CA0"/>
    <w:rsid w:val="00136EF0"/>
    <w:rsid w:val="0013713C"/>
    <w:rsid w:val="00137877"/>
    <w:rsid w:val="00140720"/>
    <w:rsid w:val="00141044"/>
    <w:rsid w:val="0014118B"/>
    <w:rsid w:val="0014132D"/>
    <w:rsid w:val="0014151F"/>
    <w:rsid w:val="0014169F"/>
    <w:rsid w:val="00141988"/>
    <w:rsid w:val="00141B85"/>
    <w:rsid w:val="00142408"/>
    <w:rsid w:val="001424C1"/>
    <w:rsid w:val="001432EC"/>
    <w:rsid w:val="00144033"/>
    <w:rsid w:val="001442AF"/>
    <w:rsid w:val="00144467"/>
    <w:rsid w:val="00145688"/>
    <w:rsid w:val="00145B47"/>
    <w:rsid w:val="0014665E"/>
    <w:rsid w:val="00146E62"/>
    <w:rsid w:val="00146EF4"/>
    <w:rsid w:val="00147216"/>
    <w:rsid w:val="00151E80"/>
    <w:rsid w:val="001523BA"/>
    <w:rsid w:val="001523F0"/>
    <w:rsid w:val="00152F77"/>
    <w:rsid w:val="001538BF"/>
    <w:rsid w:val="00153998"/>
    <w:rsid w:val="00153CCA"/>
    <w:rsid w:val="001546C7"/>
    <w:rsid w:val="0015497B"/>
    <w:rsid w:val="00154A59"/>
    <w:rsid w:val="00154F1D"/>
    <w:rsid w:val="001555A0"/>
    <w:rsid w:val="001555C5"/>
    <w:rsid w:val="00156133"/>
    <w:rsid w:val="00157415"/>
    <w:rsid w:val="0015746A"/>
    <w:rsid w:val="00157B12"/>
    <w:rsid w:val="00160898"/>
    <w:rsid w:val="001617A4"/>
    <w:rsid w:val="00162080"/>
    <w:rsid w:val="0016228B"/>
    <w:rsid w:val="00162F55"/>
    <w:rsid w:val="001638E1"/>
    <w:rsid w:val="001644B0"/>
    <w:rsid w:val="00165111"/>
    <w:rsid w:val="00165318"/>
    <w:rsid w:val="00165636"/>
    <w:rsid w:val="00165B67"/>
    <w:rsid w:val="00165E17"/>
    <w:rsid w:val="001661B9"/>
    <w:rsid w:val="00166AE5"/>
    <w:rsid w:val="00166DC8"/>
    <w:rsid w:val="00167432"/>
    <w:rsid w:val="001674AB"/>
    <w:rsid w:val="001677C1"/>
    <w:rsid w:val="00167976"/>
    <w:rsid w:val="00170483"/>
    <w:rsid w:val="001707F3"/>
    <w:rsid w:val="001710F9"/>
    <w:rsid w:val="001715C2"/>
    <w:rsid w:val="00171C50"/>
    <w:rsid w:val="00171D18"/>
    <w:rsid w:val="00172DB7"/>
    <w:rsid w:val="00172DBC"/>
    <w:rsid w:val="001730BC"/>
    <w:rsid w:val="001731D1"/>
    <w:rsid w:val="001734A3"/>
    <w:rsid w:val="0017362C"/>
    <w:rsid w:val="00174258"/>
    <w:rsid w:val="0017442E"/>
    <w:rsid w:val="00174445"/>
    <w:rsid w:val="001744F4"/>
    <w:rsid w:val="00174D6B"/>
    <w:rsid w:val="00174E66"/>
    <w:rsid w:val="0017511A"/>
    <w:rsid w:val="00175BF3"/>
    <w:rsid w:val="00176093"/>
    <w:rsid w:val="00176480"/>
    <w:rsid w:val="00176B64"/>
    <w:rsid w:val="00176BCE"/>
    <w:rsid w:val="00176ED7"/>
    <w:rsid w:val="00176FCF"/>
    <w:rsid w:val="0017723B"/>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53B"/>
    <w:rsid w:val="00186AE3"/>
    <w:rsid w:val="00186B23"/>
    <w:rsid w:val="0018708F"/>
    <w:rsid w:val="00187645"/>
    <w:rsid w:val="00187858"/>
    <w:rsid w:val="00187BD4"/>
    <w:rsid w:val="001900B2"/>
    <w:rsid w:val="00190A62"/>
    <w:rsid w:val="00191779"/>
    <w:rsid w:val="00191DA5"/>
    <w:rsid w:val="0019214B"/>
    <w:rsid w:val="001926C7"/>
    <w:rsid w:val="00192DE3"/>
    <w:rsid w:val="00193114"/>
    <w:rsid w:val="00193DE1"/>
    <w:rsid w:val="00193E6B"/>
    <w:rsid w:val="001941F8"/>
    <w:rsid w:val="001943F6"/>
    <w:rsid w:val="00194815"/>
    <w:rsid w:val="001961C3"/>
    <w:rsid w:val="00196C14"/>
    <w:rsid w:val="00196D0D"/>
    <w:rsid w:val="00196DEA"/>
    <w:rsid w:val="00196E4B"/>
    <w:rsid w:val="00196F87"/>
    <w:rsid w:val="0019746E"/>
    <w:rsid w:val="00197DDE"/>
    <w:rsid w:val="00197F3C"/>
    <w:rsid w:val="001A04E5"/>
    <w:rsid w:val="001A05AF"/>
    <w:rsid w:val="001A0A09"/>
    <w:rsid w:val="001A0CBA"/>
    <w:rsid w:val="001A1367"/>
    <w:rsid w:val="001A13B7"/>
    <w:rsid w:val="001A172B"/>
    <w:rsid w:val="001A27CC"/>
    <w:rsid w:val="001A312A"/>
    <w:rsid w:val="001A3C64"/>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222B"/>
    <w:rsid w:val="001C2291"/>
    <w:rsid w:val="001C229E"/>
    <w:rsid w:val="001C3B6C"/>
    <w:rsid w:val="001C3CF6"/>
    <w:rsid w:val="001C3F41"/>
    <w:rsid w:val="001C4D16"/>
    <w:rsid w:val="001C50A7"/>
    <w:rsid w:val="001C55FA"/>
    <w:rsid w:val="001C566C"/>
    <w:rsid w:val="001C61FC"/>
    <w:rsid w:val="001C6A3F"/>
    <w:rsid w:val="001C6C85"/>
    <w:rsid w:val="001C6F17"/>
    <w:rsid w:val="001C7352"/>
    <w:rsid w:val="001C7399"/>
    <w:rsid w:val="001D0243"/>
    <w:rsid w:val="001D02F7"/>
    <w:rsid w:val="001D07AA"/>
    <w:rsid w:val="001D0BA0"/>
    <w:rsid w:val="001D162A"/>
    <w:rsid w:val="001D169F"/>
    <w:rsid w:val="001D1FA8"/>
    <w:rsid w:val="001D21FE"/>
    <w:rsid w:val="001D2550"/>
    <w:rsid w:val="001D280E"/>
    <w:rsid w:val="001D2D01"/>
    <w:rsid w:val="001D3A60"/>
    <w:rsid w:val="001D417C"/>
    <w:rsid w:val="001D42C6"/>
    <w:rsid w:val="001D4572"/>
    <w:rsid w:val="001D4AA9"/>
    <w:rsid w:val="001D5117"/>
    <w:rsid w:val="001D6717"/>
    <w:rsid w:val="001D71F0"/>
    <w:rsid w:val="001D7736"/>
    <w:rsid w:val="001D7E2D"/>
    <w:rsid w:val="001D7E8B"/>
    <w:rsid w:val="001E0225"/>
    <w:rsid w:val="001E0AB6"/>
    <w:rsid w:val="001E0D63"/>
    <w:rsid w:val="001E1054"/>
    <w:rsid w:val="001E106D"/>
    <w:rsid w:val="001E1BBA"/>
    <w:rsid w:val="001E2359"/>
    <w:rsid w:val="001E2805"/>
    <w:rsid w:val="001E43C8"/>
    <w:rsid w:val="001E44A4"/>
    <w:rsid w:val="001E4FAA"/>
    <w:rsid w:val="001E5EFE"/>
    <w:rsid w:val="001E68E9"/>
    <w:rsid w:val="001E7221"/>
    <w:rsid w:val="001E76F7"/>
    <w:rsid w:val="001E79A1"/>
    <w:rsid w:val="001E7BBC"/>
    <w:rsid w:val="001F0389"/>
    <w:rsid w:val="001F0E93"/>
    <w:rsid w:val="001F1078"/>
    <w:rsid w:val="001F14F7"/>
    <w:rsid w:val="001F22DE"/>
    <w:rsid w:val="001F36E2"/>
    <w:rsid w:val="001F36EA"/>
    <w:rsid w:val="001F420B"/>
    <w:rsid w:val="001F4C84"/>
    <w:rsid w:val="001F4CDD"/>
    <w:rsid w:val="001F4FD9"/>
    <w:rsid w:val="001F544F"/>
    <w:rsid w:val="001F692B"/>
    <w:rsid w:val="001F692C"/>
    <w:rsid w:val="002009C8"/>
    <w:rsid w:val="00201AC4"/>
    <w:rsid w:val="00201C06"/>
    <w:rsid w:val="00201EEC"/>
    <w:rsid w:val="002025CC"/>
    <w:rsid w:val="00202631"/>
    <w:rsid w:val="002028CF"/>
    <w:rsid w:val="0020339C"/>
    <w:rsid w:val="0020346E"/>
    <w:rsid w:val="00203B8F"/>
    <w:rsid w:val="00203C09"/>
    <w:rsid w:val="002043D1"/>
    <w:rsid w:val="00204BFC"/>
    <w:rsid w:val="00204C6F"/>
    <w:rsid w:val="002051A4"/>
    <w:rsid w:val="00205356"/>
    <w:rsid w:val="0020560A"/>
    <w:rsid w:val="0020577E"/>
    <w:rsid w:val="00206017"/>
    <w:rsid w:val="00206D79"/>
    <w:rsid w:val="00206DCC"/>
    <w:rsid w:val="00206E73"/>
    <w:rsid w:val="002076A5"/>
    <w:rsid w:val="00207BAE"/>
    <w:rsid w:val="00207DC0"/>
    <w:rsid w:val="00207F24"/>
    <w:rsid w:val="00207F87"/>
    <w:rsid w:val="0021061D"/>
    <w:rsid w:val="00210D92"/>
    <w:rsid w:val="00210E5F"/>
    <w:rsid w:val="002110CD"/>
    <w:rsid w:val="00211361"/>
    <w:rsid w:val="00212205"/>
    <w:rsid w:val="00212486"/>
    <w:rsid w:val="002124E6"/>
    <w:rsid w:val="002125C0"/>
    <w:rsid w:val="00212865"/>
    <w:rsid w:val="00213191"/>
    <w:rsid w:val="0021396B"/>
    <w:rsid w:val="00213A04"/>
    <w:rsid w:val="00213E1F"/>
    <w:rsid w:val="002149BF"/>
    <w:rsid w:val="00214C3D"/>
    <w:rsid w:val="00214D72"/>
    <w:rsid w:val="00215758"/>
    <w:rsid w:val="00215AFD"/>
    <w:rsid w:val="0021675C"/>
    <w:rsid w:val="002170AF"/>
    <w:rsid w:val="002200A7"/>
    <w:rsid w:val="00221FCC"/>
    <w:rsid w:val="002222E7"/>
    <w:rsid w:val="002224D7"/>
    <w:rsid w:val="00222D57"/>
    <w:rsid w:val="0022306D"/>
    <w:rsid w:val="00223120"/>
    <w:rsid w:val="00223D43"/>
    <w:rsid w:val="00223D55"/>
    <w:rsid w:val="00224CC9"/>
    <w:rsid w:val="0022527D"/>
    <w:rsid w:val="00225A3D"/>
    <w:rsid w:val="00226C7D"/>
    <w:rsid w:val="00226FD5"/>
    <w:rsid w:val="00227647"/>
    <w:rsid w:val="00227C57"/>
    <w:rsid w:val="00230849"/>
    <w:rsid w:val="00231098"/>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650"/>
    <w:rsid w:val="00237E41"/>
    <w:rsid w:val="002403FB"/>
    <w:rsid w:val="00240A31"/>
    <w:rsid w:val="00240A9F"/>
    <w:rsid w:val="00240B81"/>
    <w:rsid w:val="00241333"/>
    <w:rsid w:val="00241CFF"/>
    <w:rsid w:val="0024233F"/>
    <w:rsid w:val="002423FA"/>
    <w:rsid w:val="00242B27"/>
    <w:rsid w:val="00242DB5"/>
    <w:rsid w:val="002430A1"/>
    <w:rsid w:val="002435AE"/>
    <w:rsid w:val="0024391A"/>
    <w:rsid w:val="002439C6"/>
    <w:rsid w:val="0024451B"/>
    <w:rsid w:val="002449BB"/>
    <w:rsid w:val="00244A70"/>
    <w:rsid w:val="00244E68"/>
    <w:rsid w:val="00245A75"/>
    <w:rsid w:val="00246873"/>
    <w:rsid w:val="00247913"/>
    <w:rsid w:val="00247B95"/>
    <w:rsid w:val="00247BA8"/>
    <w:rsid w:val="00250A7A"/>
    <w:rsid w:val="00250FD8"/>
    <w:rsid w:val="00251EA0"/>
    <w:rsid w:val="00252590"/>
    <w:rsid w:val="00253A7B"/>
    <w:rsid w:val="00254252"/>
    <w:rsid w:val="00257194"/>
    <w:rsid w:val="0025724E"/>
    <w:rsid w:val="00257AFE"/>
    <w:rsid w:val="00260004"/>
    <w:rsid w:val="00260D2D"/>
    <w:rsid w:val="002613A1"/>
    <w:rsid w:val="00261F9D"/>
    <w:rsid w:val="00262227"/>
    <w:rsid w:val="00262AA7"/>
    <w:rsid w:val="00262E6B"/>
    <w:rsid w:val="0026307B"/>
    <w:rsid w:val="00263257"/>
    <w:rsid w:val="00263376"/>
    <w:rsid w:val="002633AC"/>
    <w:rsid w:val="0026349A"/>
    <w:rsid w:val="00263DC0"/>
    <w:rsid w:val="0026434F"/>
    <w:rsid w:val="00264AB6"/>
    <w:rsid w:val="00264E4D"/>
    <w:rsid w:val="00265047"/>
    <w:rsid w:val="00265877"/>
    <w:rsid w:val="00265E4A"/>
    <w:rsid w:val="00266603"/>
    <w:rsid w:val="002666E3"/>
    <w:rsid w:val="00266771"/>
    <w:rsid w:val="00266F0D"/>
    <w:rsid w:val="002676F1"/>
    <w:rsid w:val="00270138"/>
    <w:rsid w:val="00270185"/>
    <w:rsid w:val="002701C1"/>
    <w:rsid w:val="0027065D"/>
    <w:rsid w:val="00270837"/>
    <w:rsid w:val="00270840"/>
    <w:rsid w:val="0027097F"/>
    <w:rsid w:val="002719A4"/>
    <w:rsid w:val="00271C5E"/>
    <w:rsid w:val="00272527"/>
    <w:rsid w:val="002726A6"/>
    <w:rsid w:val="00273095"/>
    <w:rsid w:val="00273BD0"/>
    <w:rsid w:val="00273E16"/>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793"/>
    <w:rsid w:val="002809E9"/>
    <w:rsid w:val="002815C7"/>
    <w:rsid w:val="00281A75"/>
    <w:rsid w:val="002837C2"/>
    <w:rsid w:val="00283EA7"/>
    <w:rsid w:val="00284447"/>
    <w:rsid w:val="0028448F"/>
    <w:rsid w:val="00284A8B"/>
    <w:rsid w:val="00284C66"/>
    <w:rsid w:val="002857D9"/>
    <w:rsid w:val="002859D7"/>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7322"/>
    <w:rsid w:val="002A0174"/>
    <w:rsid w:val="002A0A3C"/>
    <w:rsid w:val="002A0C9A"/>
    <w:rsid w:val="002A0FFD"/>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39F"/>
    <w:rsid w:val="002A7A73"/>
    <w:rsid w:val="002A7A79"/>
    <w:rsid w:val="002A7ED4"/>
    <w:rsid w:val="002B0071"/>
    <w:rsid w:val="002B0D05"/>
    <w:rsid w:val="002B1517"/>
    <w:rsid w:val="002B1D2A"/>
    <w:rsid w:val="002B1DFD"/>
    <w:rsid w:val="002B1F1F"/>
    <w:rsid w:val="002B204E"/>
    <w:rsid w:val="002B2B83"/>
    <w:rsid w:val="002B2E3F"/>
    <w:rsid w:val="002B2EE2"/>
    <w:rsid w:val="002B2F39"/>
    <w:rsid w:val="002B3288"/>
    <w:rsid w:val="002B42FF"/>
    <w:rsid w:val="002B4E7A"/>
    <w:rsid w:val="002B52DA"/>
    <w:rsid w:val="002B584C"/>
    <w:rsid w:val="002B628E"/>
    <w:rsid w:val="002B6F2C"/>
    <w:rsid w:val="002B71DD"/>
    <w:rsid w:val="002C047A"/>
    <w:rsid w:val="002C09C5"/>
    <w:rsid w:val="002C0B76"/>
    <w:rsid w:val="002C0BD7"/>
    <w:rsid w:val="002C1835"/>
    <w:rsid w:val="002C23E9"/>
    <w:rsid w:val="002C253B"/>
    <w:rsid w:val="002C2918"/>
    <w:rsid w:val="002C2BF7"/>
    <w:rsid w:val="002C3CCB"/>
    <w:rsid w:val="002C496D"/>
    <w:rsid w:val="002C4A71"/>
    <w:rsid w:val="002C4D6E"/>
    <w:rsid w:val="002C4D7A"/>
    <w:rsid w:val="002C4FFF"/>
    <w:rsid w:val="002C5132"/>
    <w:rsid w:val="002C65C2"/>
    <w:rsid w:val="002C75D7"/>
    <w:rsid w:val="002C766A"/>
    <w:rsid w:val="002D10BF"/>
    <w:rsid w:val="002D23A6"/>
    <w:rsid w:val="002D28C3"/>
    <w:rsid w:val="002D46E2"/>
    <w:rsid w:val="002D4B53"/>
    <w:rsid w:val="002D59F7"/>
    <w:rsid w:val="002D5C73"/>
    <w:rsid w:val="002D66C1"/>
    <w:rsid w:val="002D7839"/>
    <w:rsid w:val="002D7C1F"/>
    <w:rsid w:val="002D7F70"/>
    <w:rsid w:val="002E0A2D"/>
    <w:rsid w:val="002E1102"/>
    <w:rsid w:val="002E1851"/>
    <w:rsid w:val="002E237E"/>
    <w:rsid w:val="002E23AC"/>
    <w:rsid w:val="002E2935"/>
    <w:rsid w:val="002E31B9"/>
    <w:rsid w:val="002E3603"/>
    <w:rsid w:val="002E41D3"/>
    <w:rsid w:val="002E43B0"/>
    <w:rsid w:val="002E4677"/>
    <w:rsid w:val="002E475E"/>
    <w:rsid w:val="002E50CC"/>
    <w:rsid w:val="002E51E8"/>
    <w:rsid w:val="002E5680"/>
    <w:rsid w:val="002E5868"/>
    <w:rsid w:val="002E59DE"/>
    <w:rsid w:val="002E5BC3"/>
    <w:rsid w:val="002E63C7"/>
    <w:rsid w:val="002E6618"/>
    <w:rsid w:val="002E6BE5"/>
    <w:rsid w:val="002E6DF1"/>
    <w:rsid w:val="002E709E"/>
    <w:rsid w:val="002E7764"/>
    <w:rsid w:val="002F0A70"/>
    <w:rsid w:val="002F1FA4"/>
    <w:rsid w:val="002F2295"/>
    <w:rsid w:val="002F22B1"/>
    <w:rsid w:val="002F2DC9"/>
    <w:rsid w:val="002F3345"/>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3394"/>
    <w:rsid w:val="00303BDA"/>
    <w:rsid w:val="00303DD6"/>
    <w:rsid w:val="00304195"/>
    <w:rsid w:val="00304734"/>
    <w:rsid w:val="003048A4"/>
    <w:rsid w:val="00305407"/>
    <w:rsid w:val="003064E5"/>
    <w:rsid w:val="003064FC"/>
    <w:rsid w:val="00307412"/>
    <w:rsid w:val="003074E1"/>
    <w:rsid w:val="0031015B"/>
    <w:rsid w:val="00310338"/>
    <w:rsid w:val="00310927"/>
    <w:rsid w:val="00310BDF"/>
    <w:rsid w:val="00310DC9"/>
    <w:rsid w:val="00310E93"/>
    <w:rsid w:val="003126B4"/>
    <w:rsid w:val="00312BCC"/>
    <w:rsid w:val="00312CA5"/>
    <w:rsid w:val="003138DC"/>
    <w:rsid w:val="00313D6B"/>
    <w:rsid w:val="00313E23"/>
    <w:rsid w:val="00314B61"/>
    <w:rsid w:val="00314BB8"/>
    <w:rsid w:val="00314FD7"/>
    <w:rsid w:val="0031587E"/>
    <w:rsid w:val="00316267"/>
    <w:rsid w:val="00316392"/>
    <w:rsid w:val="00316AF9"/>
    <w:rsid w:val="003175A0"/>
    <w:rsid w:val="00317CD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6E7"/>
    <w:rsid w:val="00324A55"/>
    <w:rsid w:val="00324ADF"/>
    <w:rsid w:val="00324DA4"/>
    <w:rsid w:val="00325845"/>
    <w:rsid w:val="00325E5C"/>
    <w:rsid w:val="00325F29"/>
    <w:rsid w:val="003260D1"/>
    <w:rsid w:val="003307E6"/>
    <w:rsid w:val="00331748"/>
    <w:rsid w:val="00331A8E"/>
    <w:rsid w:val="00331BAD"/>
    <w:rsid w:val="00331CFA"/>
    <w:rsid w:val="00332142"/>
    <w:rsid w:val="00332CF1"/>
    <w:rsid w:val="00332EA2"/>
    <w:rsid w:val="00333107"/>
    <w:rsid w:val="00333E6C"/>
    <w:rsid w:val="00334466"/>
    <w:rsid w:val="00334603"/>
    <w:rsid w:val="00334AB5"/>
    <w:rsid w:val="00334B20"/>
    <w:rsid w:val="003352E8"/>
    <w:rsid w:val="00336105"/>
    <w:rsid w:val="003373B8"/>
    <w:rsid w:val="003374E5"/>
    <w:rsid w:val="00337943"/>
    <w:rsid w:val="00337BF3"/>
    <w:rsid w:val="003407AB"/>
    <w:rsid w:val="00340C4E"/>
    <w:rsid w:val="00341034"/>
    <w:rsid w:val="003410DF"/>
    <w:rsid w:val="003413DC"/>
    <w:rsid w:val="003414F8"/>
    <w:rsid w:val="0034150F"/>
    <w:rsid w:val="003416B3"/>
    <w:rsid w:val="00341707"/>
    <w:rsid w:val="0034203A"/>
    <w:rsid w:val="00342497"/>
    <w:rsid w:val="0034298B"/>
    <w:rsid w:val="003434D3"/>
    <w:rsid w:val="00343575"/>
    <w:rsid w:val="00344D8E"/>
    <w:rsid w:val="00345257"/>
    <w:rsid w:val="003461FC"/>
    <w:rsid w:val="003462F9"/>
    <w:rsid w:val="00346785"/>
    <w:rsid w:val="00347380"/>
    <w:rsid w:val="00347A78"/>
    <w:rsid w:val="00347AE5"/>
    <w:rsid w:val="003501A4"/>
    <w:rsid w:val="0035063A"/>
    <w:rsid w:val="003511F8"/>
    <w:rsid w:val="003512EB"/>
    <w:rsid w:val="00351BA5"/>
    <w:rsid w:val="00352271"/>
    <w:rsid w:val="003538C9"/>
    <w:rsid w:val="00354140"/>
    <w:rsid w:val="00354407"/>
    <w:rsid w:val="00354413"/>
    <w:rsid w:val="00354A45"/>
    <w:rsid w:val="00354B71"/>
    <w:rsid w:val="00354F10"/>
    <w:rsid w:val="003555A4"/>
    <w:rsid w:val="00355A27"/>
    <w:rsid w:val="00355C37"/>
    <w:rsid w:val="00356250"/>
    <w:rsid w:val="00356732"/>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36B7"/>
    <w:rsid w:val="00373893"/>
    <w:rsid w:val="00373D1C"/>
    <w:rsid w:val="00373EE8"/>
    <w:rsid w:val="003740F9"/>
    <w:rsid w:val="0037507F"/>
    <w:rsid w:val="003750CB"/>
    <w:rsid w:val="00376305"/>
    <w:rsid w:val="00377178"/>
    <w:rsid w:val="00377803"/>
    <w:rsid w:val="003778C9"/>
    <w:rsid w:val="00377E12"/>
    <w:rsid w:val="00380786"/>
    <w:rsid w:val="00380BDA"/>
    <w:rsid w:val="00382395"/>
    <w:rsid w:val="003846DA"/>
    <w:rsid w:val="003854F1"/>
    <w:rsid w:val="003855AC"/>
    <w:rsid w:val="003855CD"/>
    <w:rsid w:val="00385A90"/>
    <w:rsid w:val="00385F44"/>
    <w:rsid w:val="00385FC0"/>
    <w:rsid w:val="00387116"/>
    <w:rsid w:val="00387F44"/>
    <w:rsid w:val="00390D65"/>
    <w:rsid w:val="00390DB8"/>
    <w:rsid w:val="00391160"/>
    <w:rsid w:val="00391615"/>
    <w:rsid w:val="00391887"/>
    <w:rsid w:val="00391CEF"/>
    <w:rsid w:val="00392146"/>
    <w:rsid w:val="003922E9"/>
    <w:rsid w:val="003928F2"/>
    <w:rsid w:val="00393915"/>
    <w:rsid w:val="00393DFB"/>
    <w:rsid w:val="003941D5"/>
    <w:rsid w:val="0039462B"/>
    <w:rsid w:val="00394BA0"/>
    <w:rsid w:val="00394BA6"/>
    <w:rsid w:val="003957DA"/>
    <w:rsid w:val="003957EF"/>
    <w:rsid w:val="00396F0C"/>
    <w:rsid w:val="00396FF2"/>
    <w:rsid w:val="00397299"/>
    <w:rsid w:val="00397483"/>
    <w:rsid w:val="00397A2E"/>
    <w:rsid w:val="00397B07"/>
    <w:rsid w:val="00397F47"/>
    <w:rsid w:val="003A0260"/>
    <w:rsid w:val="003A0AAA"/>
    <w:rsid w:val="003A1189"/>
    <w:rsid w:val="003A1BDD"/>
    <w:rsid w:val="003A25C1"/>
    <w:rsid w:val="003A29B2"/>
    <w:rsid w:val="003A2E93"/>
    <w:rsid w:val="003A2EF5"/>
    <w:rsid w:val="003A390E"/>
    <w:rsid w:val="003A4471"/>
    <w:rsid w:val="003A688C"/>
    <w:rsid w:val="003A6F5B"/>
    <w:rsid w:val="003A7643"/>
    <w:rsid w:val="003B03ED"/>
    <w:rsid w:val="003B0D11"/>
    <w:rsid w:val="003B10D6"/>
    <w:rsid w:val="003B1C83"/>
    <w:rsid w:val="003B2170"/>
    <w:rsid w:val="003B25D3"/>
    <w:rsid w:val="003B2E25"/>
    <w:rsid w:val="003B3A9E"/>
    <w:rsid w:val="003B3C15"/>
    <w:rsid w:val="003B3DC7"/>
    <w:rsid w:val="003B461B"/>
    <w:rsid w:val="003B4780"/>
    <w:rsid w:val="003B4DAB"/>
    <w:rsid w:val="003B5DF0"/>
    <w:rsid w:val="003B630D"/>
    <w:rsid w:val="003B64A9"/>
    <w:rsid w:val="003B67E0"/>
    <w:rsid w:val="003B685B"/>
    <w:rsid w:val="003B6B4E"/>
    <w:rsid w:val="003B6C55"/>
    <w:rsid w:val="003B6E2A"/>
    <w:rsid w:val="003C03FC"/>
    <w:rsid w:val="003C05AE"/>
    <w:rsid w:val="003C0839"/>
    <w:rsid w:val="003C2513"/>
    <w:rsid w:val="003C2614"/>
    <w:rsid w:val="003C279A"/>
    <w:rsid w:val="003C3ACD"/>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CA7"/>
    <w:rsid w:val="003E1CB6"/>
    <w:rsid w:val="003E2CF0"/>
    <w:rsid w:val="003E2F3E"/>
    <w:rsid w:val="003E365E"/>
    <w:rsid w:val="003E3E04"/>
    <w:rsid w:val="003E424C"/>
    <w:rsid w:val="003E456F"/>
    <w:rsid w:val="003E4828"/>
    <w:rsid w:val="003E5629"/>
    <w:rsid w:val="003E5825"/>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45F5"/>
    <w:rsid w:val="003F4E8B"/>
    <w:rsid w:val="003F5870"/>
    <w:rsid w:val="003F59D0"/>
    <w:rsid w:val="003F6226"/>
    <w:rsid w:val="003F6A3A"/>
    <w:rsid w:val="003F6DAC"/>
    <w:rsid w:val="003F7702"/>
    <w:rsid w:val="00400738"/>
    <w:rsid w:val="00400DE0"/>
    <w:rsid w:val="0040137B"/>
    <w:rsid w:val="0040161F"/>
    <w:rsid w:val="0040188A"/>
    <w:rsid w:val="004019A6"/>
    <w:rsid w:val="00401B9D"/>
    <w:rsid w:val="00401C9A"/>
    <w:rsid w:val="00401FBF"/>
    <w:rsid w:val="00402DEE"/>
    <w:rsid w:val="004036E7"/>
    <w:rsid w:val="004037E4"/>
    <w:rsid w:val="00403885"/>
    <w:rsid w:val="004038F8"/>
    <w:rsid w:val="00403A96"/>
    <w:rsid w:val="00403E07"/>
    <w:rsid w:val="00404004"/>
    <w:rsid w:val="0040424C"/>
    <w:rsid w:val="004045CE"/>
    <w:rsid w:val="004048A4"/>
    <w:rsid w:val="00404B14"/>
    <w:rsid w:val="00404B28"/>
    <w:rsid w:val="00405539"/>
    <w:rsid w:val="004058F9"/>
    <w:rsid w:val="00406973"/>
    <w:rsid w:val="00407693"/>
    <w:rsid w:val="00407B86"/>
    <w:rsid w:val="00410497"/>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13A8"/>
    <w:rsid w:val="004216D9"/>
    <w:rsid w:val="004218E8"/>
    <w:rsid w:val="00421982"/>
    <w:rsid w:val="00421E00"/>
    <w:rsid w:val="00421F72"/>
    <w:rsid w:val="00422290"/>
    <w:rsid w:val="0042380E"/>
    <w:rsid w:val="00424027"/>
    <w:rsid w:val="0042420F"/>
    <w:rsid w:val="00424772"/>
    <w:rsid w:val="00424F8C"/>
    <w:rsid w:val="004253EE"/>
    <w:rsid w:val="00426679"/>
    <w:rsid w:val="00426C86"/>
    <w:rsid w:val="004278CA"/>
    <w:rsid w:val="004279DE"/>
    <w:rsid w:val="00427BD2"/>
    <w:rsid w:val="004307AD"/>
    <w:rsid w:val="00430F61"/>
    <w:rsid w:val="00431E78"/>
    <w:rsid w:val="004326C6"/>
    <w:rsid w:val="0043350B"/>
    <w:rsid w:val="004335FF"/>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4B9"/>
    <w:rsid w:val="00443A45"/>
    <w:rsid w:val="00443A4B"/>
    <w:rsid w:val="00443C73"/>
    <w:rsid w:val="00443E03"/>
    <w:rsid w:val="0044457A"/>
    <w:rsid w:val="00445951"/>
    <w:rsid w:val="00445FF5"/>
    <w:rsid w:val="004466A3"/>
    <w:rsid w:val="00446957"/>
    <w:rsid w:val="004470F9"/>
    <w:rsid w:val="00447256"/>
    <w:rsid w:val="004472BF"/>
    <w:rsid w:val="00447322"/>
    <w:rsid w:val="0044750F"/>
    <w:rsid w:val="00447523"/>
    <w:rsid w:val="00447E2E"/>
    <w:rsid w:val="004502C4"/>
    <w:rsid w:val="0045072B"/>
    <w:rsid w:val="00450BE6"/>
    <w:rsid w:val="00451B03"/>
    <w:rsid w:val="00451E42"/>
    <w:rsid w:val="00452001"/>
    <w:rsid w:val="0045277B"/>
    <w:rsid w:val="00452FBA"/>
    <w:rsid w:val="004532DB"/>
    <w:rsid w:val="0045359B"/>
    <w:rsid w:val="00453604"/>
    <w:rsid w:val="004539B6"/>
    <w:rsid w:val="00453B8F"/>
    <w:rsid w:val="004543A0"/>
    <w:rsid w:val="00454561"/>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C13"/>
    <w:rsid w:val="0047505D"/>
    <w:rsid w:val="004754AF"/>
    <w:rsid w:val="0047559A"/>
    <w:rsid w:val="00476A25"/>
    <w:rsid w:val="00476DBE"/>
    <w:rsid w:val="00477920"/>
    <w:rsid w:val="00477A41"/>
    <w:rsid w:val="00477DF3"/>
    <w:rsid w:val="004800FF"/>
    <w:rsid w:val="00480DA1"/>
    <w:rsid w:val="00481D40"/>
    <w:rsid w:val="004823B9"/>
    <w:rsid w:val="00482CA7"/>
    <w:rsid w:val="00483007"/>
    <w:rsid w:val="0048413D"/>
    <w:rsid w:val="004842B1"/>
    <w:rsid w:val="004855A0"/>
    <w:rsid w:val="00485A8F"/>
    <w:rsid w:val="0048644B"/>
    <w:rsid w:val="00486C83"/>
    <w:rsid w:val="00486E7D"/>
    <w:rsid w:val="00486FDA"/>
    <w:rsid w:val="00487267"/>
    <w:rsid w:val="0048791E"/>
    <w:rsid w:val="004907A2"/>
    <w:rsid w:val="00491ECD"/>
    <w:rsid w:val="004921A4"/>
    <w:rsid w:val="004926F5"/>
    <w:rsid w:val="004927DB"/>
    <w:rsid w:val="00493557"/>
    <w:rsid w:val="004937A2"/>
    <w:rsid w:val="00493BDA"/>
    <w:rsid w:val="004948CE"/>
    <w:rsid w:val="00495E43"/>
    <w:rsid w:val="00496038"/>
    <w:rsid w:val="004979A4"/>
    <w:rsid w:val="00497FBC"/>
    <w:rsid w:val="004A0D41"/>
    <w:rsid w:val="004A262E"/>
    <w:rsid w:val="004A2673"/>
    <w:rsid w:val="004A35C6"/>
    <w:rsid w:val="004A48A5"/>
    <w:rsid w:val="004A4AB9"/>
    <w:rsid w:val="004A5481"/>
    <w:rsid w:val="004A70C9"/>
    <w:rsid w:val="004B0EBA"/>
    <w:rsid w:val="004B13CC"/>
    <w:rsid w:val="004B160A"/>
    <w:rsid w:val="004B2016"/>
    <w:rsid w:val="004B2180"/>
    <w:rsid w:val="004B248C"/>
    <w:rsid w:val="004B2594"/>
    <w:rsid w:val="004B25E3"/>
    <w:rsid w:val="004B27F4"/>
    <w:rsid w:val="004B2C12"/>
    <w:rsid w:val="004B3129"/>
    <w:rsid w:val="004B4525"/>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3F98"/>
    <w:rsid w:val="004C4466"/>
    <w:rsid w:val="004C4576"/>
    <w:rsid w:val="004C4BD9"/>
    <w:rsid w:val="004C5CF7"/>
    <w:rsid w:val="004C68F0"/>
    <w:rsid w:val="004C68F8"/>
    <w:rsid w:val="004C7819"/>
    <w:rsid w:val="004C7A35"/>
    <w:rsid w:val="004D013D"/>
    <w:rsid w:val="004D015F"/>
    <w:rsid w:val="004D074C"/>
    <w:rsid w:val="004D0AE7"/>
    <w:rsid w:val="004D0E40"/>
    <w:rsid w:val="004D126F"/>
    <w:rsid w:val="004D1596"/>
    <w:rsid w:val="004D2117"/>
    <w:rsid w:val="004D2D85"/>
    <w:rsid w:val="004D3948"/>
    <w:rsid w:val="004D4C42"/>
    <w:rsid w:val="004D52A6"/>
    <w:rsid w:val="004D5F75"/>
    <w:rsid w:val="004D603D"/>
    <w:rsid w:val="004D63A7"/>
    <w:rsid w:val="004D6500"/>
    <w:rsid w:val="004D652E"/>
    <w:rsid w:val="004D65CA"/>
    <w:rsid w:val="004D6EF5"/>
    <w:rsid w:val="004D713C"/>
    <w:rsid w:val="004D71BD"/>
    <w:rsid w:val="004E0942"/>
    <w:rsid w:val="004E0C49"/>
    <w:rsid w:val="004E1AD4"/>
    <w:rsid w:val="004E2614"/>
    <w:rsid w:val="004E28D1"/>
    <w:rsid w:val="004E2951"/>
    <w:rsid w:val="004E32E2"/>
    <w:rsid w:val="004E3599"/>
    <w:rsid w:val="004E397F"/>
    <w:rsid w:val="004E3D56"/>
    <w:rsid w:val="004E4383"/>
    <w:rsid w:val="004E4CB3"/>
    <w:rsid w:val="004E4D13"/>
    <w:rsid w:val="004E4DA3"/>
    <w:rsid w:val="004E527C"/>
    <w:rsid w:val="004E5B1D"/>
    <w:rsid w:val="004E65C7"/>
    <w:rsid w:val="004E67FF"/>
    <w:rsid w:val="004E686B"/>
    <w:rsid w:val="004E770E"/>
    <w:rsid w:val="004E77F6"/>
    <w:rsid w:val="004F05CD"/>
    <w:rsid w:val="004F0B89"/>
    <w:rsid w:val="004F0D42"/>
    <w:rsid w:val="004F111D"/>
    <w:rsid w:val="004F129C"/>
    <w:rsid w:val="004F1FB6"/>
    <w:rsid w:val="004F206C"/>
    <w:rsid w:val="004F2511"/>
    <w:rsid w:val="004F255B"/>
    <w:rsid w:val="004F26A3"/>
    <w:rsid w:val="004F28BA"/>
    <w:rsid w:val="004F3308"/>
    <w:rsid w:val="004F3759"/>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2BFF"/>
    <w:rsid w:val="00512D8C"/>
    <w:rsid w:val="00512E20"/>
    <w:rsid w:val="00512F54"/>
    <w:rsid w:val="0051354B"/>
    <w:rsid w:val="00513842"/>
    <w:rsid w:val="005138A1"/>
    <w:rsid w:val="00513CE5"/>
    <w:rsid w:val="005147F5"/>
    <w:rsid w:val="00514C48"/>
    <w:rsid w:val="00515980"/>
    <w:rsid w:val="005159E9"/>
    <w:rsid w:val="00516132"/>
    <w:rsid w:val="005161DF"/>
    <w:rsid w:val="00516D96"/>
    <w:rsid w:val="00521020"/>
    <w:rsid w:val="005216C5"/>
    <w:rsid w:val="0052187B"/>
    <w:rsid w:val="00521DC4"/>
    <w:rsid w:val="00521F84"/>
    <w:rsid w:val="00523090"/>
    <w:rsid w:val="005241A8"/>
    <w:rsid w:val="005244D9"/>
    <w:rsid w:val="005245C2"/>
    <w:rsid w:val="00524D50"/>
    <w:rsid w:val="00525864"/>
    <w:rsid w:val="00525D54"/>
    <w:rsid w:val="00525FCD"/>
    <w:rsid w:val="00526881"/>
    <w:rsid w:val="005269E4"/>
    <w:rsid w:val="00527736"/>
    <w:rsid w:val="005302F7"/>
    <w:rsid w:val="00531161"/>
    <w:rsid w:val="005314EB"/>
    <w:rsid w:val="005318AE"/>
    <w:rsid w:val="00531B7B"/>
    <w:rsid w:val="00531E5C"/>
    <w:rsid w:val="00532AD4"/>
    <w:rsid w:val="00533AB3"/>
    <w:rsid w:val="00533AD3"/>
    <w:rsid w:val="00533D54"/>
    <w:rsid w:val="00534617"/>
    <w:rsid w:val="005347FB"/>
    <w:rsid w:val="00534F1C"/>
    <w:rsid w:val="00535C9F"/>
    <w:rsid w:val="00536B06"/>
    <w:rsid w:val="00536EE2"/>
    <w:rsid w:val="005370FA"/>
    <w:rsid w:val="005402AB"/>
    <w:rsid w:val="005408AB"/>
    <w:rsid w:val="00540E78"/>
    <w:rsid w:val="005411DB"/>
    <w:rsid w:val="005412E1"/>
    <w:rsid w:val="00541A78"/>
    <w:rsid w:val="00542473"/>
    <w:rsid w:val="0054342A"/>
    <w:rsid w:val="00543796"/>
    <w:rsid w:val="00545938"/>
    <w:rsid w:val="00545F28"/>
    <w:rsid w:val="00546000"/>
    <w:rsid w:val="005468A2"/>
    <w:rsid w:val="005473C0"/>
    <w:rsid w:val="00547A37"/>
    <w:rsid w:val="00550217"/>
    <w:rsid w:val="005504C5"/>
    <w:rsid w:val="00550566"/>
    <w:rsid w:val="005507AB"/>
    <w:rsid w:val="005509CA"/>
    <w:rsid w:val="00551248"/>
    <w:rsid w:val="0055126F"/>
    <w:rsid w:val="00551A9B"/>
    <w:rsid w:val="00551C1D"/>
    <w:rsid w:val="00551F51"/>
    <w:rsid w:val="00552571"/>
    <w:rsid w:val="0055297B"/>
    <w:rsid w:val="00552DDC"/>
    <w:rsid w:val="00553917"/>
    <w:rsid w:val="0055437F"/>
    <w:rsid w:val="00554983"/>
    <w:rsid w:val="0055529B"/>
    <w:rsid w:val="005552C9"/>
    <w:rsid w:val="0055543F"/>
    <w:rsid w:val="0055561D"/>
    <w:rsid w:val="0055580B"/>
    <w:rsid w:val="00555D8B"/>
    <w:rsid w:val="005561A0"/>
    <w:rsid w:val="00556D2A"/>
    <w:rsid w:val="00557FC6"/>
    <w:rsid w:val="00557FEC"/>
    <w:rsid w:val="005600D3"/>
    <w:rsid w:val="0056132D"/>
    <w:rsid w:val="00561687"/>
    <w:rsid w:val="0056284B"/>
    <w:rsid w:val="00562D17"/>
    <w:rsid w:val="0056389B"/>
    <w:rsid w:val="0056444B"/>
    <w:rsid w:val="005648E1"/>
    <w:rsid w:val="005650F6"/>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A15"/>
    <w:rsid w:val="00576C94"/>
    <w:rsid w:val="005805D2"/>
    <w:rsid w:val="00580615"/>
    <w:rsid w:val="00580897"/>
    <w:rsid w:val="005812B3"/>
    <w:rsid w:val="00581931"/>
    <w:rsid w:val="0058249E"/>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522"/>
    <w:rsid w:val="00591FFC"/>
    <w:rsid w:val="00592973"/>
    <w:rsid w:val="0059355C"/>
    <w:rsid w:val="00593629"/>
    <w:rsid w:val="005937C3"/>
    <w:rsid w:val="005937D0"/>
    <w:rsid w:val="00593F2D"/>
    <w:rsid w:val="00594359"/>
    <w:rsid w:val="0059466B"/>
    <w:rsid w:val="00594A95"/>
    <w:rsid w:val="00594E1A"/>
    <w:rsid w:val="0059521E"/>
    <w:rsid w:val="00595430"/>
    <w:rsid w:val="005956C0"/>
    <w:rsid w:val="005962CE"/>
    <w:rsid w:val="00596371"/>
    <w:rsid w:val="005968E1"/>
    <w:rsid w:val="00596C09"/>
    <w:rsid w:val="00596CD3"/>
    <w:rsid w:val="00596F33"/>
    <w:rsid w:val="005972F2"/>
    <w:rsid w:val="005973A3"/>
    <w:rsid w:val="00597771"/>
    <w:rsid w:val="005A03D5"/>
    <w:rsid w:val="005A0714"/>
    <w:rsid w:val="005A160B"/>
    <w:rsid w:val="005A242E"/>
    <w:rsid w:val="005A260D"/>
    <w:rsid w:val="005A2AF0"/>
    <w:rsid w:val="005A2BCE"/>
    <w:rsid w:val="005A2C65"/>
    <w:rsid w:val="005A2CED"/>
    <w:rsid w:val="005A2D84"/>
    <w:rsid w:val="005A38EA"/>
    <w:rsid w:val="005A3FC9"/>
    <w:rsid w:val="005A4236"/>
    <w:rsid w:val="005A4C71"/>
    <w:rsid w:val="005A5D63"/>
    <w:rsid w:val="005A64AE"/>
    <w:rsid w:val="005A655C"/>
    <w:rsid w:val="005A6A3F"/>
    <w:rsid w:val="005A7D4C"/>
    <w:rsid w:val="005B0EE7"/>
    <w:rsid w:val="005B12E8"/>
    <w:rsid w:val="005B183B"/>
    <w:rsid w:val="005B190F"/>
    <w:rsid w:val="005B394E"/>
    <w:rsid w:val="005B459D"/>
    <w:rsid w:val="005B48FE"/>
    <w:rsid w:val="005B4904"/>
    <w:rsid w:val="005B4B4F"/>
    <w:rsid w:val="005B4EDB"/>
    <w:rsid w:val="005B4F6A"/>
    <w:rsid w:val="005B590F"/>
    <w:rsid w:val="005B5A97"/>
    <w:rsid w:val="005B6396"/>
    <w:rsid w:val="005B64EF"/>
    <w:rsid w:val="005B68D4"/>
    <w:rsid w:val="005B6AFD"/>
    <w:rsid w:val="005B6C6F"/>
    <w:rsid w:val="005B7AA3"/>
    <w:rsid w:val="005B7EF7"/>
    <w:rsid w:val="005C08CF"/>
    <w:rsid w:val="005C1173"/>
    <w:rsid w:val="005C1B30"/>
    <w:rsid w:val="005C1B6E"/>
    <w:rsid w:val="005C1ED6"/>
    <w:rsid w:val="005C24D0"/>
    <w:rsid w:val="005C299E"/>
    <w:rsid w:val="005C3A17"/>
    <w:rsid w:val="005C600C"/>
    <w:rsid w:val="005C6327"/>
    <w:rsid w:val="005C6A7C"/>
    <w:rsid w:val="005C6D26"/>
    <w:rsid w:val="005C6FF5"/>
    <w:rsid w:val="005C76C4"/>
    <w:rsid w:val="005D042C"/>
    <w:rsid w:val="005D0544"/>
    <w:rsid w:val="005D14F2"/>
    <w:rsid w:val="005D2098"/>
    <w:rsid w:val="005D5587"/>
    <w:rsid w:val="005D6725"/>
    <w:rsid w:val="005D7A9C"/>
    <w:rsid w:val="005E02E3"/>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6494"/>
    <w:rsid w:val="005E65C6"/>
    <w:rsid w:val="005E66F9"/>
    <w:rsid w:val="005E6B36"/>
    <w:rsid w:val="005E6B51"/>
    <w:rsid w:val="005E72A9"/>
    <w:rsid w:val="005E7726"/>
    <w:rsid w:val="005E7762"/>
    <w:rsid w:val="005E7881"/>
    <w:rsid w:val="005E7977"/>
    <w:rsid w:val="005E7B2E"/>
    <w:rsid w:val="005E7CE6"/>
    <w:rsid w:val="005F0A83"/>
    <w:rsid w:val="005F0B79"/>
    <w:rsid w:val="005F0E6E"/>
    <w:rsid w:val="005F212E"/>
    <w:rsid w:val="005F21E6"/>
    <w:rsid w:val="005F26DB"/>
    <w:rsid w:val="005F3109"/>
    <w:rsid w:val="005F371B"/>
    <w:rsid w:val="005F3A61"/>
    <w:rsid w:val="005F3D55"/>
    <w:rsid w:val="005F5BF9"/>
    <w:rsid w:val="005F5F6C"/>
    <w:rsid w:val="005F6781"/>
    <w:rsid w:val="005F6CDE"/>
    <w:rsid w:val="005F6FA0"/>
    <w:rsid w:val="005F7393"/>
    <w:rsid w:val="005F7805"/>
    <w:rsid w:val="00600169"/>
    <w:rsid w:val="0060027E"/>
    <w:rsid w:val="006002F8"/>
    <w:rsid w:val="00600749"/>
    <w:rsid w:val="00600750"/>
    <w:rsid w:val="00600C03"/>
    <w:rsid w:val="006014EF"/>
    <w:rsid w:val="006030DC"/>
    <w:rsid w:val="00603261"/>
    <w:rsid w:val="0060330E"/>
    <w:rsid w:val="006035BE"/>
    <w:rsid w:val="00604D10"/>
    <w:rsid w:val="0060583C"/>
    <w:rsid w:val="00605EDF"/>
    <w:rsid w:val="006060E7"/>
    <w:rsid w:val="0060619A"/>
    <w:rsid w:val="00606694"/>
    <w:rsid w:val="00606899"/>
    <w:rsid w:val="006068D4"/>
    <w:rsid w:val="00606B98"/>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FE"/>
    <w:rsid w:val="006158FD"/>
    <w:rsid w:val="006161A3"/>
    <w:rsid w:val="0061622E"/>
    <w:rsid w:val="00616293"/>
    <w:rsid w:val="0061663D"/>
    <w:rsid w:val="0061695E"/>
    <w:rsid w:val="006169CA"/>
    <w:rsid w:val="0061758B"/>
    <w:rsid w:val="006213CF"/>
    <w:rsid w:val="00622152"/>
    <w:rsid w:val="00622253"/>
    <w:rsid w:val="0062243D"/>
    <w:rsid w:val="006226F4"/>
    <w:rsid w:val="00623567"/>
    <w:rsid w:val="006235B1"/>
    <w:rsid w:val="00623E00"/>
    <w:rsid w:val="0062419F"/>
    <w:rsid w:val="006241D2"/>
    <w:rsid w:val="00624B89"/>
    <w:rsid w:val="006251A1"/>
    <w:rsid w:val="00625E30"/>
    <w:rsid w:val="00625E3F"/>
    <w:rsid w:val="00626881"/>
    <w:rsid w:val="00626D65"/>
    <w:rsid w:val="00626E9E"/>
    <w:rsid w:val="00627075"/>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57B"/>
    <w:rsid w:val="00640770"/>
    <w:rsid w:val="0064092C"/>
    <w:rsid w:val="00640DD1"/>
    <w:rsid w:val="00641C9E"/>
    <w:rsid w:val="00641FAA"/>
    <w:rsid w:val="0064207F"/>
    <w:rsid w:val="00642789"/>
    <w:rsid w:val="00642FB1"/>
    <w:rsid w:val="00643019"/>
    <w:rsid w:val="00643237"/>
    <w:rsid w:val="00643AAF"/>
    <w:rsid w:val="00644156"/>
    <w:rsid w:val="0064551C"/>
    <w:rsid w:val="00645D50"/>
    <w:rsid w:val="00646189"/>
    <w:rsid w:val="006469CA"/>
    <w:rsid w:val="00646AC7"/>
    <w:rsid w:val="0064757D"/>
    <w:rsid w:val="00647C66"/>
    <w:rsid w:val="006502EA"/>
    <w:rsid w:val="00650FC2"/>
    <w:rsid w:val="0065113A"/>
    <w:rsid w:val="006515E0"/>
    <w:rsid w:val="006528CD"/>
    <w:rsid w:val="0065339E"/>
    <w:rsid w:val="00653DC4"/>
    <w:rsid w:val="00653ECA"/>
    <w:rsid w:val="00654172"/>
    <w:rsid w:val="006546C9"/>
    <w:rsid w:val="0065506C"/>
    <w:rsid w:val="006550AF"/>
    <w:rsid w:val="006556FF"/>
    <w:rsid w:val="00655DC7"/>
    <w:rsid w:val="00655E9D"/>
    <w:rsid w:val="00655EE8"/>
    <w:rsid w:val="006565E6"/>
    <w:rsid w:val="006572DD"/>
    <w:rsid w:val="00657706"/>
    <w:rsid w:val="00660595"/>
    <w:rsid w:val="00660D27"/>
    <w:rsid w:val="00661903"/>
    <w:rsid w:val="006619DF"/>
    <w:rsid w:val="006621CE"/>
    <w:rsid w:val="00662C8B"/>
    <w:rsid w:val="00663095"/>
    <w:rsid w:val="00663BD5"/>
    <w:rsid w:val="00663F05"/>
    <w:rsid w:val="00664423"/>
    <w:rsid w:val="006648C5"/>
    <w:rsid w:val="00664AD9"/>
    <w:rsid w:val="00664BAF"/>
    <w:rsid w:val="00664FCC"/>
    <w:rsid w:val="00665522"/>
    <w:rsid w:val="006658FC"/>
    <w:rsid w:val="00667491"/>
    <w:rsid w:val="006703A6"/>
    <w:rsid w:val="00670764"/>
    <w:rsid w:val="00670C3A"/>
    <w:rsid w:val="0067135F"/>
    <w:rsid w:val="00671754"/>
    <w:rsid w:val="00671991"/>
    <w:rsid w:val="00672582"/>
    <w:rsid w:val="006729DE"/>
    <w:rsid w:val="00673215"/>
    <w:rsid w:val="00673564"/>
    <w:rsid w:val="00673979"/>
    <w:rsid w:val="00673E5E"/>
    <w:rsid w:val="00674D57"/>
    <w:rsid w:val="0067560C"/>
    <w:rsid w:val="00676339"/>
    <w:rsid w:val="006766E3"/>
    <w:rsid w:val="00676790"/>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EE6"/>
    <w:rsid w:val="0069738F"/>
    <w:rsid w:val="006A0051"/>
    <w:rsid w:val="006A023D"/>
    <w:rsid w:val="006A03FF"/>
    <w:rsid w:val="006A056F"/>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645"/>
    <w:rsid w:val="006B16D8"/>
    <w:rsid w:val="006B1CF1"/>
    <w:rsid w:val="006B28B6"/>
    <w:rsid w:val="006B2A5E"/>
    <w:rsid w:val="006B3FB4"/>
    <w:rsid w:val="006B453B"/>
    <w:rsid w:val="006B496E"/>
    <w:rsid w:val="006B5D49"/>
    <w:rsid w:val="006B5D63"/>
    <w:rsid w:val="006B65EE"/>
    <w:rsid w:val="006B6CFB"/>
    <w:rsid w:val="006B6F3F"/>
    <w:rsid w:val="006B7069"/>
    <w:rsid w:val="006C051E"/>
    <w:rsid w:val="006C0900"/>
    <w:rsid w:val="006C178F"/>
    <w:rsid w:val="006C2CEF"/>
    <w:rsid w:val="006C39D8"/>
    <w:rsid w:val="006C3EF8"/>
    <w:rsid w:val="006C4AC7"/>
    <w:rsid w:val="006C4D4F"/>
    <w:rsid w:val="006C4D80"/>
    <w:rsid w:val="006C4F09"/>
    <w:rsid w:val="006C4FA5"/>
    <w:rsid w:val="006C4FDB"/>
    <w:rsid w:val="006C55E8"/>
    <w:rsid w:val="006C6301"/>
    <w:rsid w:val="006C6513"/>
    <w:rsid w:val="006C7025"/>
    <w:rsid w:val="006C74B2"/>
    <w:rsid w:val="006D01C6"/>
    <w:rsid w:val="006D05B1"/>
    <w:rsid w:val="006D0687"/>
    <w:rsid w:val="006D0BBD"/>
    <w:rsid w:val="006D0F91"/>
    <w:rsid w:val="006D1283"/>
    <w:rsid w:val="006D251F"/>
    <w:rsid w:val="006D2967"/>
    <w:rsid w:val="006D3420"/>
    <w:rsid w:val="006D3789"/>
    <w:rsid w:val="006D4702"/>
    <w:rsid w:val="006D51DB"/>
    <w:rsid w:val="006D5DA5"/>
    <w:rsid w:val="006D5E47"/>
    <w:rsid w:val="006D5EFD"/>
    <w:rsid w:val="006D5F37"/>
    <w:rsid w:val="006D67A3"/>
    <w:rsid w:val="006D6C23"/>
    <w:rsid w:val="006D6CCA"/>
    <w:rsid w:val="006D6D81"/>
    <w:rsid w:val="006D7487"/>
    <w:rsid w:val="006E295B"/>
    <w:rsid w:val="006E2DE5"/>
    <w:rsid w:val="006E32DB"/>
    <w:rsid w:val="006E5415"/>
    <w:rsid w:val="006E54B6"/>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545"/>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2C42"/>
    <w:rsid w:val="00704BAB"/>
    <w:rsid w:val="00704E2E"/>
    <w:rsid w:val="00705450"/>
    <w:rsid w:val="007068ED"/>
    <w:rsid w:val="007071BE"/>
    <w:rsid w:val="00707CF1"/>
    <w:rsid w:val="00707EDC"/>
    <w:rsid w:val="0071051E"/>
    <w:rsid w:val="00710F91"/>
    <w:rsid w:val="00711389"/>
    <w:rsid w:val="00711507"/>
    <w:rsid w:val="007115AC"/>
    <w:rsid w:val="0071208C"/>
    <w:rsid w:val="007120CA"/>
    <w:rsid w:val="007125F1"/>
    <w:rsid w:val="0071297B"/>
    <w:rsid w:val="0071377B"/>
    <w:rsid w:val="00713D51"/>
    <w:rsid w:val="0071448C"/>
    <w:rsid w:val="00715D94"/>
    <w:rsid w:val="00716599"/>
    <w:rsid w:val="00716BC2"/>
    <w:rsid w:val="00716BF1"/>
    <w:rsid w:val="00716CBD"/>
    <w:rsid w:val="00716D6C"/>
    <w:rsid w:val="00717E2C"/>
    <w:rsid w:val="007202C0"/>
    <w:rsid w:val="007202E9"/>
    <w:rsid w:val="00720479"/>
    <w:rsid w:val="00721733"/>
    <w:rsid w:val="00721B05"/>
    <w:rsid w:val="00721F67"/>
    <w:rsid w:val="0072210F"/>
    <w:rsid w:val="007239F4"/>
    <w:rsid w:val="007256E4"/>
    <w:rsid w:val="0072629B"/>
    <w:rsid w:val="00726EC9"/>
    <w:rsid w:val="0072791C"/>
    <w:rsid w:val="00727BBA"/>
    <w:rsid w:val="00730FC7"/>
    <w:rsid w:val="0073110F"/>
    <w:rsid w:val="00731A2D"/>
    <w:rsid w:val="00732F05"/>
    <w:rsid w:val="007346B5"/>
    <w:rsid w:val="007346E3"/>
    <w:rsid w:val="0073478E"/>
    <w:rsid w:val="00734EA6"/>
    <w:rsid w:val="00734F7A"/>
    <w:rsid w:val="00734FB9"/>
    <w:rsid w:val="00735087"/>
    <w:rsid w:val="0073593D"/>
    <w:rsid w:val="00736434"/>
    <w:rsid w:val="007364C9"/>
    <w:rsid w:val="00736D49"/>
    <w:rsid w:val="00737216"/>
    <w:rsid w:val="00737AE6"/>
    <w:rsid w:val="00740011"/>
    <w:rsid w:val="00740EC7"/>
    <w:rsid w:val="00741523"/>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47F0C"/>
    <w:rsid w:val="00750996"/>
    <w:rsid w:val="00750C62"/>
    <w:rsid w:val="00750CF4"/>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69C"/>
    <w:rsid w:val="00762247"/>
    <w:rsid w:val="007628F8"/>
    <w:rsid w:val="00762B90"/>
    <w:rsid w:val="00762DEF"/>
    <w:rsid w:val="007633B6"/>
    <w:rsid w:val="00763D4C"/>
    <w:rsid w:val="00763EDE"/>
    <w:rsid w:val="007644FF"/>
    <w:rsid w:val="00764BA4"/>
    <w:rsid w:val="00765070"/>
    <w:rsid w:val="00765215"/>
    <w:rsid w:val="00765DBC"/>
    <w:rsid w:val="00766166"/>
    <w:rsid w:val="007668ED"/>
    <w:rsid w:val="00767065"/>
    <w:rsid w:val="00767084"/>
    <w:rsid w:val="00767410"/>
    <w:rsid w:val="00767F44"/>
    <w:rsid w:val="00770A5E"/>
    <w:rsid w:val="00770B2E"/>
    <w:rsid w:val="00770D2D"/>
    <w:rsid w:val="007714AB"/>
    <w:rsid w:val="00771A54"/>
    <w:rsid w:val="00772A93"/>
    <w:rsid w:val="0077428C"/>
    <w:rsid w:val="007748D3"/>
    <w:rsid w:val="00775145"/>
    <w:rsid w:val="0077596B"/>
    <w:rsid w:val="007759C3"/>
    <w:rsid w:val="007761CD"/>
    <w:rsid w:val="00776664"/>
    <w:rsid w:val="00776820"/>
    <w:rsid w:val="00776B4E"/>
    <w:rsid w:val="00776D00"/>
    <w:rsid w:val="00776D35"/>
    <w:rsid w:val="00776FEB"/>
    <w:rsid w:val="0077716D"/>
    <w:rsid w:val="007802C3"/>
    <w:rsid w:val="0078078E"/>
    <w:rsid w:val="0078088F"/>
    <w:rsid w:val="007824FA"/>
    <w:rsid w:val="00782518"/>
    <w:rsid w:val="007829DC"/>
    <w:rsid w:val="00782C75"/>
    <w:rsid w:val="0078360B"/>
    <w:rsid w:val="00783A14"/>
    <w:rsid w:val="00783A44"/>
    <w:rsid w:val="00783C93"/>
    <w:rsid w:val="00783CDB"/>
    <w:rsid w:val="00783CE9"/>
    <w:rsid w:val="0078408C"/>
    <w:rsid w:val="007844E8"/>
    <w:rsid w:val="0078465B"/>
    <w:rsid w:val="0078485F"/>
    <w:rsid w:val="00784D57"/>
    <w:rsid w:val="007850A6"/>
    <w:rsid w:val="007853EF"/>
    <w:rsid w:val="007858BD"/>
    <w:rsid w:val="00787172"/>
    <w:rsid w:val="00787750"/>
    <w:rsid w:val="007878B5"/>
    <w:rsid w:val="00787F9F"/>
    <w:rsid w:val="007903C0"/>
    <w:rsid w:val="00790855"/>
    <w:rsid w:val="00790D16"/>
    <w:rsid w:val="00791544"/>
    <w:rsid w:val="00791829"/>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14A"/>
    <w:rsid w:val="007A02E1"/>
    <w:rsid w:val="007A0DAD"/>
    <w:rsid w:val="007A218C"/>
    <w:rsid w:val="007A23AB"/>
    <w:rsid w:val="007A2706"/>
    <w:rsid w:val="007A2D9E"/>
    <w:rsid w:val="007A358A"/>
    <w:rsid w:val="007A3893"/>
    <w:rsid w:val="007A3B1D"/>
    <w:rsid w:val="007A4010"/>
    <w:rsid w:val="007A46E3"/>
    <w:rsid w:val="007A4733"/>
    <w:rsid w:val="007A57C7"/>
    <w:rsid w:val="007A5E0F"/>
    <w:rsid w:val="007A6532"/>
    <w:rsid w:val="007A6B72"/>
    <w:rsid w:val="007A7099"/>
    <w:rsid w:val="007A72E1"/>
    <w:rsid w:val="007A7671"/>
    <w:rsid w:val="007A778D"/>
    <w:rsid w:val="007A7842"/>
    <w:rsid w:val="007B1634"/>
    <w:rsid w:val="007B1812"/>
    <w:rsid w:val="007B1DE3"/>
    <w:rsid w:val="007B284E"/>
    <w:rsid w:val="007B29D4"/>
    <w:rsid w:val="007B3B4B"/>
    <w:rsid w:val="007B3B72"/>
    <w:rsid w:val="007B3D04"/>
    <w:rsid w:val="007B42D0"/>
    <w:rsid w:val="007B445D"/>
    <w:rsid w:val="007B51D5"/>
    <w:rsid w:val="007B579C"/>
    <w:rsid w:val="007B598E"/>
    <w:rsid w:val="007B5B2C"/>
    <w:rsid w:val="007B5E9B"/>
    <w:rsid w:val="007B6101"/>
    <w:rsid w:val="007B6809"/>
    <w:rsid w:val="007B7F24"/>
    <w:rsid w:val="007C055A"/>
    <w:rsid w:val="007C076F"/>
    <w:rsid w:val="007C09C5"/>
    <w:rsid w:val="007C0A5F"/>
    <w:rsid w:val="007C0C18"/>
    <w:rsid w:val="007C140B"/>
    <w:rsid w:val="007C1596"/>
    <w:rsid w:val="007C179A"/>
    <w:rsid w:val="007C17B6"/>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D010D"/>
    <w:rsid w:val="007D0B41"/>
    <w:rsid w:val="007D12CD"/>
    <w:rsid w:val="007D16CD"/>
    <w:rsid w:val="007D1717"/>
    <w:rsid w:val="007D1810"/>
    <w:rsid w:val="007D1C3E"/>
    <w:rsid w:val="007D2167"/>
    <w:rsid w:val="007D27C5"/>
    <w:rsid w:val="007D2E77"/>
    <w:rsid w:val="007D3B71"/>
    <w:rsid w:val="007D4666"/>
    <w:rsid w:val="007D4C88"/>
    <w:rsid w:val="007D4F89"/>
    <w:rsid w:val="007D5851"/>
    <w:rsid w:val="007D5B3F"/>
    <w:rsid w:val="007D5BFF"/>
    <w:rsid w:val="007D6C09"/>
    <w:rsid w:val="007D7447"/>
    <w:rsid w:val="007E0109"/>
    <w:rsid w:val="007E0486"/>
    <w:rsid w:val="007E0955"/>
    <w:rsid w:val="007E13C0"/>
    <w:rsid w:val="007E191B"/>
    <w:rsid w:val="007E1D3A"/>
    <w:rsid w:val="007E2162"/>
    <w:rsid w:val="007E2503"/>
    <w:rsid w:val="007E2F21"/>
    <w:rsid w:val="007E33FF"/>
    <w:rsid w:val="007E434E"/>
    <w:rsid w:val="007E45BE"/>
    <w:rsid w:val="007E53AE"/>
    <w:rsid w:val="007E5E4E"/>
    <w:rsid w:val="007E7280"/>
    <w:rsid w:val="007E73EC"/>
    <w:rsid w:val="007E7B84"/>
    <w:rsid w:val="007F0108"/>
    <w:rsid w:val="007F0E86"/>
    <w:rsid w:val="007F200E"/>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71C6"/>
    <w:rsid w:val="007F7341"/>
    <w:rsid w:val="0080049C"/>
    <w:rsid w:val="00800549"/>
    <w:rsid w:val="00800A06"/>
    <w:rsid w:val="00800E59"/>
    <w:rsid w:val="0080143B"/>
    <w:rsid w:val="008018F7"/>
    <w:rsid w:val="00801DB9"/>
    <w:rsid w:val="00802593"/>
    <w:rsid w:val="00802AD1"/>
    <w:rsid w:val="00802DD4"/>
    <w:rsid w:val="00802F29"/>
    <w:rsid w:val="00802F81"/>
    <w:rsid w:val="008032C1"/>
    <w:rsid w:val="00803CEA"/>
    <w:rsid w:val="008045EF"/>
    <w:rsid w:val="00805303"/>
    <w:rsid w:val="00805537"/>
    <w:rsid w:val="00806053"/>
    <w:rsid w:val="008067AA"/>
    <w:rsid w:val="008068F6"/>
    <w:rsid w:val="00806A25"/>
    <w:rsid w:val="00807047"/>
    <w:rsid w:val="008074FD"/>
    <w:rsid w:val="00807925"/>
    <w:rsid w:val="00807F74"/>
    <w:rsid w:val="00810CA9"/>
    <w:rsid w:val="00810E31"/>
    <w:rsid w:val="00811ADB"/>
    <w:rsid w:val="00811B23"/>
    <w:rsid w:val="00811D5E"/>
    <w:rsid w:val="00811F57"/>
    <w:rsid w:val="00812171"/>
    <w:rsid w:val="00812B98"/>
    <w:rsid w:val="00812ECF"/>
    <w:rsid w:val="00813C7A"/>
    <w:rsid w:val="00815720"/>
    <w:rsid w:val="0081579C"/>
    <w:rsid w:val="00815D1D"/>
    <w:rsid w:val="00815E04"/>
    <w:rsid w:val="0081616E"/>
    <w:rsid w:val="0081652F"/>
    <w:rsid w:val="0081704A"/>
    <w:rsid w:val="00817353"/>
    <w:rsid w:val="0081741D"/>
    <w:rsid w:val="00817F0C"/>
    <w:rsid w:val="008201B3"/>
    <w:rsid w:val="008203DC"/>
    <w:rsid w:val="008205F1"/>
    <w:rsid w:val="00820749"/>
    <w:rsid w:val="0082079B"/>
    <w:rsid w:val="00820B95"/>
    <w:rsid w:val="008219DF"/>
    <w:rsid w:val="008221C8"/>
    <w:rsid w:val="008224AF"/>
    <w:rsid w:val="00822884"/>
    <w:rsid w:val="00822A0B"/>
    <w:rsid w:val="00822C0F"/>
    <w:rsid w:val="00822CBB"/>
    <w:rsid w:val="008232E7"/>
    <w:rsid w:val="00823E8B"/>
    <w:rsid w:val="008251EC"/>
    <w:rsid w:val="00825A41"/>
    <w:rsid w:val="00825A8C"/>
    <w:rsid w:val="00826230"/>
    <w:rsid w:val="0082693F"/>
    <w:rsid w:val="00827245"/>
    <w:rsid w:val="008278C8"/>
    <w:rsid w:val="00827EA2"/>
    <w:rsid w:val="00827ECD"/>
    <w:rsid w:val="00830043"/>
    <w:rsid w:val="00830376"/>
    <w:rsid w:val="00830479"/>
    <w:rsid w:val="00830660"/>
    <w:rsid w:val="008307BD"/>
    <w:rsid w:val="0083084B"/>
    <w:rsid w:val="008316F6"/>
    <w:rsid w:val="00831E62"/>
    <w:rsid w:val="00831E68"/>
    <w:rsid w:val="00832787"/>
    <w:rsid w:val="0083300D"/>
    <w:rsid w:val="0083441A"/>
    <w:rsid w:val="008349CD"/>
    <w:rsid w:val="00834E6F"/>
    <w:rsid w:val="008353F9"/>
    <w:rsid w:val="00835821"/>
    <w:rsid w:val="00835911"/>
    <w:rsid w:val="008359C6"/>
    <w:rsid w:val="00835A63"/>
    <w:rsid w:val="00836333"/>
    <w:rsid w:val="00836929"/>
    <w:rsid w:val="0083695B"/>
    <w:rsid w:val="008369C0"/>
    <w:rsid w:val="0083704C"/>
    <w:rsid w:val="008375AD"/>
    <w:rsid w:val="00840925"/>
    <w:rsid w:val="0084093F"/>
    <w:rsid w:val="008410D9"/>
    <w:rsid w:val="008415C5"/>
    <w:rsid w:val="008425A3"/>
    <w:rsid w:val="00842BF6"/>
    <w:rsid w:val="008430FC"/>
    <w:rsid w:val="008440C6"/>
    <w:rsid w:val="00844A84"/>
    <w:rsid w:val="00845C87"/>
    <w:rsid w:val="008463C9"/>
    <w:rsid w:val="008465AF"/>
    <w:rsid w:val="00846FF8"/>
    <w:rsid w:val="00847310"/>
    <w:rsid w:val="0084796E"/>
    <w:rsid w:val="00847B6E"/>
    <w:rsid w:val="008500AE"/>
    <w:rsid w:val="008508E4"/>
    <w:rsid w:val="00850EA5"/>
    <w:rsid w:val="0085122F"/>
    <w:rsid w:val="00851512"/>
    <w:rsid w:val="008519DF"/>
    <w:rsid w:val="00853138"/>
    <w:rsid w:val="008538C8"/>
    <w:rsid w:val="00853AB3"/>
    <w:rsid w:val="008546A4"/>
    <w:rsid w:val="0085515A"/>
    <w:rsid w:val="00855757"/>
    <w:rsid w:val="0085586E"/>
    <w:rsid w:val="00855DDF"/>
    <w:rsid w:val="0085691A"/>
    <w:rsid w:val="008573F7"/>
    <w:rsid w:val="008576BA"/>
    <w:rsid w:val="00857A1C"/>
    <w:rsid w:val="00857A6A"/>
    <w:rsid w:val="00857B65"/>
    <w:rsid w:val="008610CA"/>
    <w:rsid w:val="00861271"/>
    <w:rsid w:val="00861FC4"/>
    <w:rsid w:val="008627DC"/>
    <w:rsid w:val="00862BF1"/>
    <w:rsid w:val="00863294"/>
    <w:rsid w:val="00863784"/>
    <w:rsid w:val="00863BB0"/>
    <w:rsid w:val="008641DB"/>
    <w:rsid w:val="0086485E"/>
    <w:rsid w:val="00864BBA"/>
    <w:rsid w:val="008659D5"/>
    <w:rsid w:val="00865D69"/>
    <w:rsid w:val="0086677C"/>
    <w:rsid w:val="00866B87"/>
    <w:rsid w:val="00867A73"/>
    <w:rsid w:val="00871260"/>
    <w:rsid w:val="00871333"/>
    <w:rsid w:val="00871923"/>
    <w:rsid w:val="00871D1B"/>
    <w:rsid w:val="008720BE"/>
    <w:rsid w:val="0087216A"/>
    <w:rsid w:val="0087262B"/>
    <w:rsid w:val="00872670"/>
    <w:rsid w:val="00872A78"/>
    <w:rsid w:val="00872D81"/>
    <w:rsid w:val="00872E54"/>
    <w:rsid w:val="00873172"/>
    <w:rsid w:val="00873502"/>
    <w:rsid w:val="00873795"/>
    <w:rsid w:val="00875109"/>
    <w:rsid w:val="008758C8"/>
    <w:rsid w:val="00875DF8"/>
    <w:rsid w:val="00875F9D"/>
    <w:rsid w:val="00876786"/>
    <w:rsid w:val="008776AE"/>
    <w:rsid w:val="00877B60"/>
    <w:rsid w:val="008802DA"/>
    <w:rsid w:val="00881A13"/>
    <w:rsid w:val="00881E69"/>
    <w:rsid w:val="008825CE"/>
    <w:rsid w:val="0088291A"/>
    <w:rsid w:val="00882D3A"/>
    <w:rsid w:val="00882E6A"/>
    <w:rsid w:val="008838BF"/>
    <w:rsid w:val="008838D1"/>
    <w:rsid w:val="00883CCD"/>
    <w:rsid w:val="00884CB1"/>
    <w:rsid w:val="00884D11"/>
    <w:rsid w:val="00886B8F"/>
    <w:rsid w:val="00886E23"/>
    <w:rsid w:val="0088703A"/>
    <w:rsid w:val="00887C08"/>
    <w:rsid w:val="00887E12"/>
    <w:rsid w:val="00890B7C"/>
    <w:rsid w:val="00890CE4"/>
    <w:rsid w:val="00890CF1"/>
    <w:rsid w:val="00891BF6"/>
    <w:rsid w:val="00891C09"/>
    <w:rsid w:val="008921AA"/>
    <w:rsid w:val="0089251F"/>
    <w:rsid w:val="0089285F"/>
    <w:rsid w:val="00892CD4"/>
    <w:rsid w:val="00892FA3"/>
    <w:rsid w:val="0089323E"/>
    <w:rsid w:val="008937D9"/>
    <w:rsid w:val="00893FA9"/>
    <w:rsid w:val="00895A18"/>
    <w:rsid w:val="008960C7"/>
    <w:rsid w:val="00896C16"/>
    <w:rsid w:val="00896CDF"/>
    <w:rsid w:val="00897117"/>
    <w:rsid w:val="00897374"/>
    <w:rsid w:val="00897BD6"/>
    <w:rsid w:val="008A0263"/>
    <w:rsid w:val="008A0582"/>
    <w:rsid w:val="008A0E53"/>
    <w:rsid w:val="008A114C"/>
    <w:rsid w:val="008A150A"/>
    <w:rsid w:val="008A15DC"/>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77D"/>
    <w:rsid w:val="008B1918"/>
    <w:rsid w:val="008B1C8A"/>
    <w:rsid w:val="008B27D2"/>
    <w:rsid w:val="008B2802"/>
    <w:rsid w:val="008B2FB8"/>
    <w:rsid w:val="008B4564"/>
    <w:rsid w:val="008B4C79"/>
    <w:rsid w:val="008B613E"/>
    <w:rsid w:val="008B6786"/>
    <w:rsid w:val="008B698C"/>
    <w:rsid w:val="008B6C28"/>
    <w:rsid w:val="008B720A"/>
    <w:rsid w:val="008C07CE"/>
    <w:rsid w:val="008C11AA"/>
    <w:rsid w:val="008C1FEF"/>
    <w:rsid w:val="008C239C"/>
    <w:rsid w:val="008C27E5"/>
    <w:rsid w:val="008C2D40"/>
    <w:rsid w:val="008C2FF9"/>
    <w:rsid w:val="008C3337"/>
    <w:rsid w:val="008C36B1"/>
    <w:rsid w:val="008C3B1C"/>
    <w:rsid w:val="008C3C95"/>
    <w:rsid w:val="008C3F03"/>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2DB9"/>
    <w:rsid w:val="008D3CBA"/>
    <w:rsid w:val="008D3EA7"/>
    <w:rsid w:val="008D4FE9"/>
    <w:rsid w:val="008D5726"/>
    <w:rsid w:val="008D5CA3"/>
    <w:rsid w:val="008D6AF4"/>
    <w:rsid w:val="008D7FE4"/>
    <w:rsid w:val="008E014C"/>
    <w:rsid w:val="008E0339"/>
    <w:rsid w:val="008E098D"/>
    <w:rsid w:val="008E0D89"/>
    <w:rsid w:val="008E16B6"/>
    <w:rsid w:val="008E17E5"/>
    <w:rsid w:val="008E2462"/>
    <w:rsid w:val="008E25B1"/>
    <w:rsid w:val="008E26A9"/>
    <w:rsid w:val="008E3F40"/>
    <w:rsid w:val="008E4278"/>
    <w:rsid w:val="008E4792"/>
    <w:rsid w:val="008E490A"/>
    <w:rsid w:val="008E4D09"/>
    <w:rsid w:val="008E6982"/>
    <w:rsid w:val="008E7DA3"/>
    <w:rsid w:val="008F0164"/>
    <w:rsid w:val="008F0FFC"/>
    <w:rsid w:val="008F11DE"/>
    <w:rsid w:val="008F20CF"/>
    <w:rsid w:val="008F21DC"/>
    <w:rsid w:val="008F2514"/>
    <w:rsid w:val="008F2A3A"/>
    <w:rsid w:val="008F48AE"/>
    <w:rsid w:val="008F4B2B"/>
    <w:rsid w:val="008F5C55"/>
    <w:rsid w:val="008F61D2"/>
    <w:rsid w:val="008F61F3"/>
    <w:rsid w:val="008F6A79"/>
    <w:rsid w:val="008F73AA"/>
    <w:rsid w:val="009000CF"/>
    <w:rsid w:val="009002AD"/>
    <w:rsid w:val="009002E8"/>
    <w:rsid w:val="0090108B"/>
    <w:rsid w:val="0090190A"/>
    <w:rsid w:val="009024BB"/>
    <w:rsid w:val="00903B58"/>
    <w:rsid w:val="00903E9E"/>
    <w:rsid w:val="00904CC1"/>
    <w:rsid w:val="00904F2D"/>
    <w:rsid w:val="009059D3"/>
    <w:rsid w:val="00905B14"/>
    <w:rsid w:val="00905BCC"/>
    <w:rsid w:val="00905E63"/>
    <w:rsid w:val="00906629"/>
    <w:rsid w:val="00906D99"/>
    <w:rsid w:val="009070FE"/>
    <w:rsid w:val="009074A6"/>
    <w:rsid w:val="009112C1"/>
    <w:rsid w:val="0091151D"/>
    <w:rsid w:val="009119DC"/>
    <w:rsid w:val="00911A64"/>
    <w:rsid w:val="00913334"/>
    <w:rsid w:val="009133BD"/>
    <w:rsid w:val="009133BE"/>
    <w:rsid w:val="009133E7"/>
    <w:rsid w:val="0091385A"/>
    <w:rsid w:val="00914307"/>
    <w:rsid w:val="009143D4"/>
    <w:rsid w:val="00914CF6"/>
    <w:rsid w:val="00915AB2"/>
    <w:rsid w:val="00915CF7"/>
    <w:rsid w:val="009163FA"/>
    <w:rsid w:val="009179C3"/>
    <w:rsid w:val="00917C2E"/>
    <w:rsid w:val="00917D4B"/>
    <w:rsid w:val="0092056B"/>
    <w:rsid w:val="0092145F"/>
    <w:rsid w:val="00921495"/>
    <w:rsid w:val="00921BA6"/>
    <w:rsid w:val="00921F35"/>
    <w:rsid w:val="0092292D"/>
    <w:rsid w:val="00923D0B"/>
    <w:rsid w:val="00924644"/>
    <w:rsid w:val="009248DC"/>
    <w:rsid w:val="009248F1"/>
    <w:rsid w:val="00925015"/>
    <w:rsid w:val="00925D93"/>
    <w:rsid w:val="00926188"/>
    <w:rsid w:val="00926D5B"/>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C9E"/>
    <w:rsid w:val="00935AE1"/>
    <w:rsid w:val="00935C54"/>
    <w:rsid w:val="0093626B"/>
    <w:rsid w:val="00936744"/>
    <w:rsid w:val="0093711B"/>
    <w:rsid w:val="0093728F"/>
    <w:rsid w:val="009372B1"/>
    <w:rsid w:val="009372F2"/>
    <w:rsid w:val="00937641"/>
    <w:rsid w:val="009400FF"/>
    <w:rsid w:val="0094043D"/>
    <w:rsid w:val="00940770"/>
    <w:rsid w:val="00941A63"/>
    <w:rsid w:val="00941DDC"/>
    <w:rsid w:val="0094275F"/>
    <w:rsid w:val="00942821"/>
    <w:rsid w:val="00942951"/>
    <w:rsid w:val="00942C6D"/>
    <w:rsid w:val="00943406"/>
    <w:rsid w:val="009435B7"/>
    <w:rsid w:val="009448A5"/>
    <w:rsid w:val="0094491A"/>
    <w:rsid w:val="00945208"/>
    <w:rsid w:val="00945429"/>
    <w:rsid w:val="0094557E"/>
    <w:rsid w:val="009469B5"/>
    <w:rsid w:val="00946D57"/>
    <w:rsid w:val="0094755C"/>
    <w:rsid w:val="00947A51"/>
    <w:rsid w:val="00950222"/>
    <w:rsid w:val="00950B10"/>
    <w:rsid w:val="00950B1A"/>
    <w:rsid w:val="009513EF"/>
    <w:rsid w:val="009516F3"/>
    <w:rsid w:val="00952154"/>
    <w:rsid w:val="0095228D"/>
    <w:rsid w:val="00952D0B"/>
    <w:rsid w:val="0095427E"/>
    <w:rsid w:val="00954730"/>
    <w:rsid w:val="00954A15"/>
    <w:rsid w:val="00955912"/>
    <w:rsid w:val="00955A93"/>
    <w:rsid w:val="00955F4D"/>
    <w:rsid w:val="0095602B"/>
    <w:rsid w:val="0095603E"/>
    <w:rsid w:val="00956121"/>
    <w:rsid w:val="009561AA"/>
    <w:rsid w:val="0095642C"/>
    <w:rsid w:val="009569C0"/>
    <w:rsid w:val="00957267"/>
    <w:rsid w:val="00957559"/>
    <w:rsid w:val="00957659"/>
    <w:rsid w:val="0095789D"/>
    <w:rsid w:val="00957D18"/>
    <w:rsid w:val="00957EB8"/>
    <w:rsid w:val="00960230"/>
    <w:rsid w:val="00960E92"/>
    <w:rsid w:val="0096102B"/>
    <w:rsid w:val="009610FF"/>
    <w:rsid w:val="00962116"/>
    <w:rsid w:val="009626BB"/>
    <w:rsid w:val="00962905"/>
    <w:rsid w:val="009629D6"/>
    <w:rsid w:val="00962A84"/>
    <w:rsid w:val="00963513"/>
    <w:rsid w:val="00963646"/>
    <w:rsid w:val="009639AD"/>
    <w:rsid w:val="00963CE1"/>
    <w:rsid w:val="00963DC2"/>
    <w:rsid w:val="00963F95"/>
    <w:rsid w:val="009641D7"/>
    <w:rsid w:val="009641EA"/>
    <w:rsid w:val="00964D2B"/>
    <w:rsid w:val="00966163"/>
    <w:rsid w:val="00966853"/>
    <w:rsid w:val="00966EA3"/>
    <w:rsid w:val="009670BF"/>
    <w:rsid w:val="00970C2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6155"/>
    <w:rsid w:val="00976541"/>
    <w:rsid w:val="00976E01"/>
    <w:rsid w:val="009771D5"/>
    <w:rsid w:val="0097728C"/>
    <w:rsid w:val="00977418"/>
    <w:rsid w:val="00977A27"/>
    <w:rsid w:val="00977FC6"/>
    <w:rsid w:val="009809B5"/>
    <w:rsid w:val="00981C36"/>
    <w:rsid w:val="00981FF7"/>
    <w:rsid w:val="0098270A"/>
    <w:rsid w:val="00982A43"/>
    <w:rsid w:val="00982D64"/>
    <w:rsid w:val="00982D76"/>
    <w:rsid w:val="00982F86"/>
    <w:rsid w:val="0098348E"/>
    <w:rsid w:val="00984EC1"/>
    <w:rsid w:val="00985619"/>
    <w:rsid w:val="00985B22"/>
    <w:rsid w:val="00986631"/>
    <w:rsid w:val="00986B02"/>
    <w:rsid w:val="00986EC4"/>
    <w:rsid w:val="00986F05"/>
    <w:rsid w:val="009877BB"/>
    <w:rsid w:val="009903EC"/>
    <w:rsid w:val="00990DAF"/>
    <w:rsid w:val="00990EAF"/>
    <w:rsid w:val="00991A2F"/>
    <w:rsid w:val="00991D03"/>
    <w:rsid w:val="00992184"/>
    <w:rsid w:val="009933EC"/>
    <w:rsid w:val="00994D77"/>
    <w:rsid w:val="00995069"/>
    <w:rsid w:val="00995C1F"/>
    <w:rsid w:val="00995EF6"/>
    <w:rsid w:val="009A0B61"/>
    <w:rsid w:val="009A0C33"/>
    <w:rsid w:val="009A0DF0"/>
    <w:rsid w:val="009A110D"/>
    <w:rsid w:val="009A194A"/>
    <w:rsid w:val="009A19C4"/>
    <w:rsid w:val="009A233B"/>
    <w:rsid w:val="009A2A15"/>
    <w:rsid w:val="009A2F37"/>
    <w:rsid w:val="009A3086"/>
    <w:rsid w:val="009A360F"/>
    <w:rsid w:val="009A3EB2"/>
    <w:rsid w:val="009A3F08"/>
    <w:rsid w:val="009A6521"/>
    <w:rsid w:val="009A6C9B"/>
    <w:rsid w:val="009A7510"/>
    <w:rsid w:val="009B0255"/>
    <w:rsid w:val="009B04A3"/>
    <w:rsid w:val="009B062A"/>
    <w:rsid w:val="009B0803"/>
    <w:rsid w:val="009B0858"/>
    <w:rsid w:val="009B1747"/>
    <w:rsid w:val="009B1F44"/>
    <w:rsid w:val="009B305E"/>
    <w:rsid w:val="009B33D7"/>
    <w:rsid w:val="009B3A8E"/>
    <w:rsid w:val="009B4006"/>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9F6"/>
    <w:rsid w:val="009C21DF"/>
    <w:rsid w:val="009C2214"/>
    <w:rsid w:val="009C28C1"/>
    <w:rsid w:val="009C3044"/>
    <w:rsid w:val="009C36A3"/>
    <w:rsid w:val="009C3875"/>
    <w:rsid w:val="009C3B2D"/>
    <w:rsid w:val="009C48D6"/>
    <w:rsid w:val="009C4B40"/>
    <w:rsid w:val="009C5712"/>
    <w:rsid w:val="009C581C"/>
    <w:rsid w:val="009C62BE"/>
    <w:rsid w:val="009C6525"/>
    <w:rsid w:val="009C6709"/>
    <w:rsid w:val="009C6960"/>
    <w:rsid w:val="009C6D26"/>
    <w:rsid w:val="009C743F"/>
    <w:rsid w:val="009C749F"/>
    <w:rsid w:val="009C74D8"/>
    <w:rsid w:val="009C7522"/>
    <w:rsid w:val="009C79AD"/>
    <w:rsid w:val="009D0653"/>
    <w:rsid w:val="009D067E"/>
    <w:rsid w:val="009D071E"/>
    <w:rsid w:val="009D0CCD"/>
    <w:rsid w:val="009D1180"/>
    <w:rsid w:val="009D170D"/>
    <w:rsid w:val="009D1721"/>
    <w:rsid w:val="009D211C"/>
    <w:rsid w:val="009D22D5"/>
    <w:rsid w:val="009D30BC"/>
    <w:rsid w:val="009D34D0"/>
    <w:rsid w:val="009D360F"/>
    <w:rsid w:val="009D376B"/>
    <w:rsid w:val="009D3F14"/>
    <w:rsid w:val="009D468D"/>
    <w:rsid w:val="009D5677"/>
    <w:rsid w:val="009D5D05"/>
    <w:rsid w:val="009D6D13"/>
    <w:rsid w:val="009D7986"/>
    <w:rsid w:val="009D7BA5"/>
    <w:rsid w:val="009E06D9"/>
    <w:rsid w:val="009E0B03"/>
    <w:rsid w:val="009E0C5E"/>
    <w:rsid w:val="009E11F8"/>
    <w:rsid w:val="009E12E5"/>
    <w:rsid w:val="009E167E"/>
    <w:rsid w:val="009E189B"/>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50"/>
    <w:rsid w:val="009F10E0"/>
    <w:rsid w:val="009F1971"/>
    <w:rsid w:val="009F19C1"/>
    <w:rsid w:val="009F2031"/>
    <w:rsid w:val="009F3029"/>
    <w:rsid w:val="009F4143"/>
    <w:rsid w:val="009F41AB"/>
    <w:rsid w:val="009F4D4A"/>
    <w:rsid w:val="009F4FCF"/>
    <w:rsid w:val="009F6170"/>
    <w:rsid w:val="009F64B3"/>
    <w:rsid w:val="009F720B"/>
    <w:rsid w:val="009F720E"/>
    <w:rsid w:val="009F78FB"/>
    <w:rsid w:val="009F7DA3"/>
    <w:rsid w:val="00A01004"/>
    <w:rsid w:val="00A01CE1"/>
    <w:rsid w:val="00A0202B"/>
    <w:rsid w:val="00A027A1"/>
    <w:rsid w:val="00A028D4"/>
    <w:rsid w:val="00A02BED"/>
    <w:rsid w:val="00A02EEB"/>
    <w:rsid w:val="00A03A6C"/>
    <w:rsid w:val="00A04824"/>
    <w:rsid w:val="00A04952"/>
    <w:rsid w:val="00A04BA1"/>
    <w:rsid w:val="00A05415"/>
    <w:rsid w:val="00A05AA8"/>
    <w:rsid w:val="00A0617B"/>
    <w:rsid w:val="00A06A1C"/>
    <w:rsid w:val="00A076F5"/>
    <w:rsid w:val="00A106CB"/>
    <w:rsid w:val="00A10E41"/>
    <w:rsid w:val="00A10FF8"/>
    <w:rsid w:val="00A115F2"/>
    <w:rsid w:val="00A11859"/>
    <w:rsid w:val="00A122A9"/>
    <w:rsid w:val="00A12455"/>
    <w:rsid w:val="00A1257E"/>
    <w:rsid w:val="00A12E23"/>
    <w:rsid w:val="00A13402"/>
    <w:rsid w:val="00A13A36"/>
    <w:rsid w:val="00A13B23"/>
    <w:rsid w:val="00A13F13"/>
    <w:rsid w:val="00A1405E"/>
    <w:rsid w:val="00A146AF"/>
    <w:rsid w:val="00A14898"/>
    <w:rsid w:val="00A14D96"/>
    <w:rsid w:val="00A15868"/>
    <w:rsid w:val="00A15EAE"/>
    <w:rsid w:val="00A16A40"/>
    <w:rsid w:val="00A17A45"/>
    <w:rsid w:val="00A2020A"/>
    <w:rsid w:val="00A20699"/>
    <w:rsid w:val="00A20DB4"/>
    <w:rsid w:val="00A20FE8"/>
    <w:rsid w:val="00A2129C"/>
    <w:rsid w:val="00A21889"/>
    <w:rsid w:val="00A21E2D"/>
    <w:rsid w:val="00A21E38"/>
    <w:rsid w:val="00A21F1A"/>
    <w:rsid w:val="00A2246B"/>
    <w:rsid w:val="00A2246F"/>
    <w:rsid w:val="00A22626"/>
    <w:rsid w:val="00A24AF1"/>
    <w:rsid w:val="00A2517E"/>
    <w:rsid w:val="00A25298"/>
    <w:rsid w:val="00A257C0"/>
    <w:rsid w:val="00A26787"/>
    <w:rsid w:val="00A26D73"/>
    <w:rsid w:val="00A273D3"/>
    <w:rsid w:val="00A27BBF"/>
    <w:rsid w:val="00A30C49"/>
    <w:rsid w:val="00A31316"/>
    <w:rsid w:val="00A31700"/>
    <w:rsid w:val="00A31B81"/>
    <w:rsid w:val="00A33C59"/>
    <w:rsid w:val="00A34028"/>
    <w:rsid w:val="00A343CB"/>
    <w:rsid w:val="00A36D29"/>
    <w:rsid w:val="00A371AE"/>
    <w:rsid w:val="00A372B1"/>
    <w:rsid w:val="00A373FB"/>
    <w:rsid w:val="00A37DB1"/>
    <w:rsid w:val="00A37F8D"/>
    <w:rsid w:val="00A37FA2"/>
    <w:rsid w:val="00A40A38"/>
    <w:rsid w:val="00A41492"/>
    <w:rsid w:val="00A430B5"/>
    <w:rsid w:val="00A44408"/>
    <w:rsid w:val="00A44781"/>
    <w:rsid w:val="00A4517B"/>
    <w:rsid w:val="00A45519"/>
    <w:rsid w:val="00A45E11"/>
    <w:rsid w:val="00A47745"/>
    <w:rsid w:val="00A4778B"/>
    <w:rsid w:val="00A47B38"/>
    <w:rsid w:val="00A47EF9"/>
    <w:rsid w:val="00A501F6"/>
    <w:rsid w:val="00A50845"/>
    <w:rsid w:val="00A50CBA"/>
    <w:rsid w:val="00A513B4"/>
    <w:rsid w:val="00A5200F"/>
    <w:rsid w:val="00A52B53"/>
    <w:rsid w:val="00A54015"/>
    <w:rsid w:val="00A54275"/>
    <w:rsid w:val="00A542E8"/>
    <w:rsid w:val="00A54ED5"/>
    <w:rsid w:val="00A559A0"/>
    <w:rsid w:val="00A55D97"/>
    <w:rsid w:val="00A560A9"/>
    <w:rsid w:val="00A56B1E"/>
    <w:rsid w:val="00A56F93"/>
    <w:rsid w:val="00A571CE"/>
    <w:rsid w:val="00A60019"/>
    <w:rsid w:val="00A6042F"/>
    <w:rsid w:val="00A61623"/>
    <w:rsid w:val="00A62000"/>
    <w:rsid w:val="00A63206"/>
    <w:rsid w:val="00A634B9"/>
    <w:rsid w:val="00A634C0"/>
    <w:rsid w:val="00A6402A"/>
    <w:rsid w:val="00A647D7"/>
    <w:rsid w:val="00A64B84"/>
    <w:rsid w:val="00A65387"/>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E14"/>
    <w:rsid w:val="00A75EA7"/>
    <w:rsid w:val="00A76849"/>
    <w:rsid w:val="00A771E5"/>
    <w:rsid w:val="00A7729A"/>
    <w:rsid w:val="00A772EE"/>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665D"/>
    <w:rsid w:val="00A8752D"/>
    <w:rsid w:val="00A875BA"/>
    <w:rsid w:val="00A8770B"/>
    <w:rsid w:val="00A87DCA"/>
    <w:rsid w:val="00A903CF"/>
    <w:rsid w:val="00A90D9E"/>
    <w:rsid w:val="00A91105"/>
    <w:rsid w:val="00A911D4"/>
    <w:rsid w:val="00A91872"/>
    <w:rsid w:val="00A918F8"/>
    <w:rsid w:val="00A91AB4"/>
    <w:rsid w:val="00A926C3"/>
    <w:rsid w:val="00A928EC"/>
    <w:rsid w:val="00A929F0"/>
    <w:rsid w:val="00A92C0E"/>
    <w:rsid w:val="00A92CE3"/>
    <w:rsid w:val="00A93333"/>
    <w:rsid w:val="00A93785"/>
    <w:rsid w:val="00A944AD"/>
    <w:rsid w:val="00A94503"/>
    <w:rsid w:val="00A947CF"/>
    <w:rsid w:val="00A94E7C"/>
    <w:rsid w:val="00A95046"/>
    <w:rsid w:val="00A9545D"/>
    <w:rsid w:val="00A954D4"/>
    <w:rsid w:val="00A95563"/>
    <w:rsid w:val="00A95AE2"/>
    <w:rsid w:val="00A95B71"/>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7C8"/>
    <w:rsid w:val="00AA7AA2"/>
    <w:rsid w:val="00AA7B49"/>
    <w:rsid w:val="00AB0326"/>
    <w:rsid w:val="00AB03E8"/>
    <w:rsid w:val="00AB0C7C"/>
    <w:rsid w:val="00AB1A6A"/>
    <w:rsid w:val="00AB1AA8"/>
    <w:rsid w:val="00AB25D4"/>
    <w:rsid w:val="00AB30EA"/>
    <w:rsid w:val="00AB351F"/>
    <w:rsid w:val="00AB4EB2"/>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3A31"/>
    <w:rsid w:val="00AC3D95"/>
    <w:rsid w:val="00AC46D6"/>
    <w:rsid w:val="00AC4C98"/>
    <w:rsid w:val="00AC5323"/>
    <w:rsid w:val="00AC5F12"/>
    <w:rsid w:val="00AC67CE"/>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32FC"/>
    <w:rsid w:val="00AD39A9"/>
    <w:rsid w:val="00AD3E50"/>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54AA"/>
    <w:rsid w:val="00AE5A1B"/>
    <w:rsid w:val="00AE684B"/>
    <w:rsid w:val="00AE691B"/>
    <w:rsid w:val="00AE6EE0"/>
    <w:rsid w:val="00AE7C7F"/>
    <w:rsid w:val="00AE7EB4"/>
    <w:rsid w:val="00AF06FC"/>
    <w:rsid w:val="00AF1235"/>
    <w:rsid w:val="00AF1924"/>
    <w:rsid w:val="00AF20A1"/>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D07"/>
    <w:rsid w:val="00B110CF"/>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F3E"/>
    <w:rsid w:val="00B2140F"/>
    <w:rsid w:val="00B23087"/>
    <w:rsid w:val="00B245B6"/>
    <w:rsid w:val="00B25D23"/>
    <w:rsid w:val="00B26536"/>
    <w:rsid w:val="00B26F35"/>
    <w:rsid w:val="00B27B83"/>
    <w:rsid w:val="00B27FA1"/>
    <w:rsid w:val="00B30354"/>
    <w:rsid w:val="00B30A34"/>
    <w:rsid w:val="00B30E0F"/>
    <w:rsid w:val="00B31919"/>
    <w:rsid w:val="00B31A09"/>
    <w:rsid w:val="00B31DF3"/>
    <w:rsid w:val="00B31EF3"/>
    <w:rsid w:val="00B32696"/>
    <w:rsid w:val="00B32D6D"/>
    <w:rsid w:val="00B32FB9"/>
    <w:rsid w:val="00B342BC"/>
    <w:rsid w:val="00B35CEA"/>
    <w:rsid w:val="00B3634D"/>
    <w:rsid w:val="00B36875"/>
    <w:rsid w:val="00B37BDE"/>
    <w:rsid w:val="00B409D5"/>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CE7"/>
    <w:rsid w:val="00B50230"/>
    <w:rsid w:val="00B50391"/>
    <w:rsid w:val="00B52C0B"/>
    <w:rsid w:val="00B52EF8"/>
    <w:rsid w:val="00B53423"/>
    <w:rsid w:val="00B53817"/>
    <w:rsid w:val="00B5396B"/>
    <w:rsid w:val="00B540BF"/>
    <w:rsid w:val="00B54906"/>
    <w:rsid w:val="00B5568C"/>
    <w:rsid w:val="00B55A22"/>
    <w:rsid w:val="00B55E25"/>
    <w:rsid w:val="00B56114"/>
    <w:rsid w:val="00B5649C"/>
    <w:rsid w:val="00B602EF"/>
    <w:rsid w:val="00B609A8"/>
    <w:rsid w:val="00B60FE0"/>
    <w:rsid w:val="00B613B6"/>
    <w:rsid w:val="00B618AC"/>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A6A"/>
    <w:rsid w:val="00B70427"/>
    <w:rsid w:val="00B71AD7"/>
    <w:rsid w:val="00B71D3D"/>
    <w:rsid w:val="00B71DC2"/>
    <w:rsid w:val="00B7258C"/>
    <w:rsid w:val="00B728B0"/>
    <w:rsid w:val="00B72B3B"/>
    <w:rsid w:val="00B72FA0"/>
    <w:rsid w:val="00B73361"/>
    <w:rsid w:val="00B73D9E"/>
    <w:rsid w:val="00B741DD"/>
    <w:rsid w:val="00B746DC"/>
    <w:rsid w:val="00B74A90"/>
    <w:rsid w:val="00B76827"/>
    <w:rsid w:val="00B76E22"/>
    <w:rsid w:val="00B77FBE"/>
    <w:rsid w:val="00B80652"/>
    <w:rsid w:val="00B80DAD"/>
    <w:rsid w:val="00B80F89"/>
    <w:rsid w:val="00B818C9"/>
    <w:rsid w:val="00B81950"/>
    <w:rsid w:val="00B819A3"/>
    <w:rsid w:val="00B81D76"/>
    <w:rsid w:val="00B82F2E"/>
    <w:rsid w:val="00B837DE"/>
    <w:rsid w:val="00B83E5F"/>
    <w:rsid w:val="00B8414D"/>
    <w:rsid w:val="00B8422C"/>
    <w:rsid w:val="00B845B2"/>
    <w:rsid w:val="00B8570C"/>
    <w:rsid w:val="00B85737"/>
    <w:rsid w:val="00B85F90"/>
    <w:rsid w:val="00B87489"/>
    <w:rsid w:val="00B87D5F"/>
    <w:rsid w:val="00B90111"/>
    <w:rsid w:val="00B922C9"/>
    <w:rsid w:val="00B92641"/>
    <w:rsid w:val="00B9272E"/>
    <w:rsid w:val="00B93241"/>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A48"/>
    <w:rsid w:val="00BA52C9"/>
    <w:rsid w:val="00BA5B05"/>
    <w:rsid w:val="00BA5E08"/>
    <w:rsid w:val="00BA6B91"/>
    <w:rsid w:val="00BA6DBD"/>
    <w:rsid w:val="00BA7E2B"/>
    <w:rsid w:val="00BB01F2"/>
    <w:rsid w:val="00BB0735"/>
    <w:rsid w:val="00BB0D8E"/>
    <w:rsid w:val="00BB0E48"/>
    <w:rsid w:val="00BB15A4"/>
    <w:rsid w:val="00BB2043"/>
    <w:rsid w:val="00BB28E2"/>
    <w:rsid w:val="00BB2C4C"/>
    <w:rsid w:val="00BB2FF6"/>
    <w:rsid w:val="00BB3648"/>
    <w:rsid w:val="00BB402E"/>
    <w:rsid w:val="00BB42C9"/>
    <w:rsid w:val="00BB4B74"/>
    <w:rsid w:val="00BB4D3D"/>
    <w:rsid w:val="00BB544B"/>
    <w:rsid w:val="00BB566F"/>
    <w:rsid w:val="00BB5CD1"/>
    <w:rsid w:val="00BB5E37"/>
    <w:rsid w:val="00BB6134"/>
    <w:rsid w:val="00BB6295"/>
    <w:rsid w:val="00BB65AA"/>
    <w:rsid w:val="00BB6AEE"/>
    <w:rsid w:val="00BB6EF4"/>
    <w:rsid w:val="00BB77BC"/>
    <w:rsid w:val="00BB7A3A"/>
    <w:rsid w:val="00BB7AD8"/>
    <w:rsid w:val="00BB7B18"/>
    <w:rsid w:val="00BC0ECB"/>
    <w:rsid w:val="00BC14E5"/>
    <w:rsid w:val="00BC1CC5"/>
    <w:rsid w:val="00BC3076"/>
    <w:rsid w:val="00BC336C"/>
    <w:rsid w:val="00BC36C4"/>
    <w:rsid w:val="00BC3ECB"/>
    <w:rsid w:val="00BC495E"/>
    <w:rsid w:val="00BC503C"/>
    <w:rsid w:val="00BC533B"/>
    <w:rsid w:val="00BC554D"/>
    <w:rsid w:val="00BC5AFE"/>
    <w:rsid w:val="00BC6C0B"/>
    <w:rsid w:val="00BC726A"/>
    <w:rsid w:val="00BC7D57"/>
    <w:rsid w:val="00BD062D"/>
    <w:rsid w:val="00BD0F69"/>
    <w:rsid w:val="00BD106C"/>
    <w:rsid w:val="00BD1705"/>
    <w:rsid w:val="00BD1A1C"/>
    <w:rsid w:val="00BD2BB7"/>
    <w:rsid w:val="00BD2D5C"/>
    <w:rsid w:val="00BD2D9D"/>
    <w:rsid w:val="00BD2E6F"/>
    <w:rsid w:val="00BD32EC"/>
    <w:rsid w:val="00BD397F"/>
    <w:rsid w:val="00BD49AE"/>
    <w:rsid w:val="00BD572D"/>
    <w:rsid w:val="00BD6718"/>
    <w:rsid w:val="00BD6722"/>
    <w:rsid w:val="00BD6B8B"/>
    <w:rsid w:val="00BD7097"/>
    <w:rsid w:val="00BD72E7"/>
    <w:rsid w:val="00BD7566"/>
    <w:rsid w:val="00BD766C"/>
    <w:rsid w:val="00BD774E"/>
    <w:rsid w:val="00BD7B78"/>
    <w:rsid w:val="00BE0381"/>
    <w:rsid w:val="00BE08CE"/>
    <w:rsid w:val="00BE12B3"/>
    <w:rsid w:val="00BE1DB7"/>
    <w:rsid w:val="00BE21CC"/>
    <w:rsid w:val="00BE29D8"/>
    <w:rsid w:val="00BE2BAA"/>
    <w:rsid w:val="00BE2E98"/>
    <w:rsid w:val="00BE321C"/>
    <w:rsid w:val="00BE3C31"/>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2153"/>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198"/>
    <w:rsid w:val="00C1397F"/>
    <w:rsid w:val="00C1404C"/>
    <w:rsid w:val="00C1480A"/>
    <w:rsid w:val="00C148DB"/>
    <w:rsid w:val="00C14B5A"/>
    <w:rsid w:val="00C14BC6"/>
    <w:rsid w:val="00C15320"/>
    <w:rsid w:val="00C1548A"/>
    <w:rsid w:val="00C157C9"/>
    <w:rsid w:val="00C1695F"/>
    <w:rsid w:val="00C16E3C"/>
    <w:rsid w:val="00C16FDC"/>
    <w:rsid w:val="00C1722F"/>
    <w:rsid w:val="00C17359"/>
    <w:rsid w:val="00C20025"/>
    <w:rsid w:val="00C20154"/>
    <w:rsid w:val="00C2036E"/>
    <w:rsid w:val="00C206D1"/>
    <w:rsid w:val="00C216B3"/>
    <w:rsid w:val="00C22454"/>
    <w:rsid w:val="00C2290C"/>
    <w:rsid w:val="00C22F05"/>
    <w:rsid w:val="00C23B67"/>
    <w:rsid w:val="00C24855"/>
    <w:rsid w:val="00C25346"/>
    <w:rsid w:val="00C25660"/>
    <w:rsid w:val="00C25A94"/>
    <w:rsid w:val="00C25B0F"/>
    <w:rsid w:val="00C25E4A"/>
    <w:rsid w:val="00C2677F"/>
    <w:rsid w:val="00C26A5B"/>
    <w:rsid w:val="00C2722A"/>
    <w:rsid w:val="00C277BC"/>
    <w:rsid w:val="00C2793A"/>
    <w:rsid w:val="00C27C27"/>
    <w:rsid w:val="00C3064F"/>
    <w:rsid w:val="00C30FE7"/>
    <w:rsid w:val="00C314C5"/>
    <w:rsid w:val="00C31729"/>
    <w:rsid w:val="00C32672"/>
    <w:rsid w:val="00C3291D"/>
    <w:rsid w:val="00C330F2"/>
    <w:rsid w:val="00C34339"/>
    <w:rsid w:val="00C34525"/>
    <w:rsid w:val="00C3576F"/>
    <w:rsid w:val="00C378A9"/>
    <w:rsid w:val="00C37A55"/>
    <w:rsid w:val="00C37A8A"/>
    <w:rsid w:val="00C406C3"/>
    <w:rsid w:val="00C408E0"/>
    <w:rsid w:val="00C40982"/>
    <w:rsid w:val="00C40DE7"/>
    <w:rsid w:val="00C41DC1"/>
    <w:rsid w:val="00C42004"/>
    <w:rsid w:val="00C4209D"/>
    <w:rsid w:val="00C4213A"/>
    <w:rsid w:val="00C42670"/>
    <w:rsid w:val="00C42BC7"/>
    <w:rsid w:val="00C43019"/>
    <w:rsid w:val="00C44760"/>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9D0"/>
    <w:rsid w:val="00C54CCB"/>
    <w:rsid w:val="00C551DB"/>
    <w:rsid w:val="00C55D89"/>
    <w:rsid w:val="00C561D8"/>
    <w:rsid w:val="00C56C86"/>
    <w:rsid w:val="00C56E6E"/>
    <w:rsid w:val="00C5797E"/>
    <w:rsid w:val="00C57AF1"/>
    <w:rsid w:val="00C604DB"/>
    <w:rsid w:val="00C60E6E"/>
    <w:rsid w:val="00C61EE9"/>
    <w:rsid w:val="00C61FF4"/>
    <w:rsid w:val="00C6364D"/>
    <w:rsid w:val="00C63761"/>
    <w:rsid w:val="00C6395C"/>
    <w:rsid w:val="00C63AEE"/>
    <w:rsid w:val="00C64094"/>
    <w:rsid w:val="00C6453A"/>
    <w:rsid w:val="00C64784"/>
    <w:rsid w:val="00C64A52"/>
    <w:rsid w:val="00C653BF"/>
    <w:rsid w:val="00C65540"/>
    <w:rsid w:val="00C655D1"/>
    <w:rsid w:val="00C65B06"/>
    <w:rsid w:val="00C660AB"/>
    <w:rsid w:val="00C66251"/>
    <w:rsid w:val="00C66C96"/>
    <w:rsid w:val="00C66CAF"/>
    <w:rsid w:val="00C66ECF"/>
    <w:rsid w:val="00C67773"/>
    <w:rsid w:val="00C702BC"/>
    <w:rsid w:val="00C70FCA"/>
    <w:rsid w:val="00C711A4"/>
    <w:rsid w:val="00C7251C"/>
    <w:rsid w:val="00C725E5"/>
    <w:rsid w:val="00C72E23"/>
    <w:rsid w:val="00C735E2"/>
    <w:rsid w:val="00C73897"/>
    <w:rsid w:val="00C73F29"/>
    <w:rsid w:val="00C740C1"/>
    <w:rsid w:val="00C7412A"/>
    <w:rsid w:val="00C74944"/>
    <w:rsid w:val="00C74E38"/>
    <w:rsid w:val="00C75DC1"/>
    <w:rsid w:val="00C75E13"/>
    <w:rsid w:val="00C7630F"/>
    <w:rsid w:val="00C76890"/>
    <w:rsid w:val="00C76EF7"/>
    <w:rsid w:val="00C76FF9"/>
    <w:rsid w:val="00C7743B"/>
    <w:rsid w:val="00C80341"/>
    <w:rsid w:val="00C81DE6"/>
    <w:rsid w:val="00C82D23"/>
    <w:rsid w:val="00C83305"/>
    <w:rsid w:val="00C83601"/>
    <w:rsid w:val="00C837D4"/>
    <w:rsid w:val="00C83C20"/>
    <w:rsid w:val="00C84DC8"/>
    <w:rsid w:val="00C85AEC"/>
    <w:rsid w:val="00C8681A"/>
    <w:rsid w:val="00C874CD"/>
    <w:rsid w:val="00C92017"/>
    <w:rsid w:val="00C9413A"/>
    <w:rsid w:val="00C94175"/>
    <w:rsid w:val="00C94560"/>
    <w:rsid w:val="00C94C7E"/>
    <w:rsid w:val="00C94E2E"/>
    <w:rsid w:val="00C94E41"/>
    <w:rsid w:val="00C9521A"/>
    <w:rsid w:val="00C959B0"/>
    <w:rsid w:val="00C96BC4"/>
    <w:rsid w:val="00C971C1"/>
    <w:rsid w:val="00C974A2"/>
    <w:rsid w:val="00C97588"/>
    <w:rsid w:val="00C97752"/>
    <w:rsid w:val="00CA1326"/>
    <w:rsid w:val="00CA1883"/>
    <w:rsid w:val="00CA32C9"/>
    <w:rsid w:val="00CA5818"/>
    <w:rsid w:val="00CA5962"/>
    <w:rsid w:val="00CA5CED"/>
    <w:rsid w:val="00CA5CFD"/>
    <w:rsid w:val="00CA632D"/>
    <w:rsid w:val="00CA6B08"/>
    <w:rsid w:val="00CA75B5"/>
    <w:rsid w:val="00CA7689"/>
    <w:rsid w:val="00CB004D"/>
    <w:rsid w:val="00CB01D1"/>
    <w:rsid w:val="00CB06EE"/>
    <w:rsid w:val="00CB0C58"/>
    <w:rsid w:val="00CB0F2B"/>
    <w:rsid w:val="00CB1A64"/>
    <w:rsid w:val="00CB1E87"/>
    <w:rsid w:val="00CB2464"/>
    <w:rsid w:val="00CB3DB4"/>
    <w:rsid w:val="00CB46B4"/>
    <w:rsid w:val="00CB4B52"/>
    <w:rsid w:val="00CB4F64"/>
    <w:rsid w:val="00CB4FD3"/>
    <w:rsid w:val="00CB561D"/>
    <w:rsid w:val="00CB5B2F"/>
    <w:rsid w:val="00CB6E50"/>
    <w:rsid w:val="00CB7197"/>
    <w:rsid w:val="00CB78CD"/>
    <w:rsid w:val="00CC02D8"/>
    <w:rsid w:val="00CC057B"/>
    <w:rsid w:val="00CC0DAC"/>
    <w:rsid w:val="00CC0EF3"/>
    <w:rsid w:val="00CC1044"/>
    <w:rsid w:val="00CC18A2"/>
    <w:rsid w:val="00CC1C46"/>
    <w:rsid w:val="00CC2231"/>
    <w:rsid w:val="00CC22BD"/>
    <w:rsid w:val="00CC4004"/>
    <w:rsid w:val="00CC44E5"/>
    <w:rsid w:val="00CC4F0D"/>
    <w:rsid w:val="00CC5011"/>
    <w:rsid w:val="00CC5545"/>
    <w:rsid w:val="00CC62DE"/>
    <w:rsid w:val="00CC64BE"/>
    <w:rsid w:val="00CC66A6"/>
    <w:rsid w:val="00CC6729"/>
    <w:rsid w:val="00CC6E58"/>
    <w:rsid w:val="00CC79E7"/>
    <w:rsid w:val="00CC7BC9"/>
    <w:rsid w:val="00CC7BE6"/>
    <w:rsid w:val="00CD0263"/>
    <w:rsid w:val="00CD05CC"/>
    <w:rsid w:val="00CD1694"/>
    <w:rsid w:val="00CD1C4B"/>
    <w:rsid w:val="00CD1CBE"/>
    <w:rsid w:val="00CD1E8D"/>
    <w:rsid w:val="00CD2731"/>
    <w:rsid w:val="00CD2CFB"/>
    <w:rsid w:val="00CD3178"/>
    <w:rsid w:val="00CD34E4"/>
    <w:rsid w:val="00CD3B3F"/>
    <w:rsid w:val="00CD3BA9"/>
    <w:rsid w:val="00CD3D46"/>
    <w:rsid w:val="00CD4207"/>
    <w:rsid w:val="00CD4382"/>
    <w:rsid w:val="00CD52A2"/>
    <w:rsid w:val="00CD52D3"/>
    <w:rsid w:val="00CD5D8B"/>
    <w:rsid w:val="00CD5DCD"/>
    <w:rsid w:val="00CD6307"/>
    <w:rsid w:val="00CD7B06"/>
    <w:rsid w:val="00CD7BED"/>
    <w:rsid w:val="00CD7D6A"/>
    <w:rsid w:val="00CE0030"/>
    <w:rsid w:val="00CE0110"/>
    <w:rsid w:val="00CE04B6"/>
    <w:rsid w:val="00CE0D1D"/>
    <w:rsid w:val="00CE1108"/>
    <w:rsid w:val="00CE224A"/>
    <w:rsid w:val="00CE2736"/>
    <w:rsid w:val="00CE28F1"/>
    <w:rsid w:val="00CE2A1B"/>
    <w:rsid w:val="00CE31E5"/>
    <w:rsid w:val="00CE3BDE"/>
    <w:rsid w:val="00CE46B7"/>
    <w:rsid w:val="00CE4F1F"/>
    <w:rsid w:val="00CE57E3"/>
    <w:rsid w:val="00CE6788"/>
    <w:rsid w:val="00CE775F"/>
    <w:rsid w:val="00CE781F"/>
    <w:rsid w:val="00CE796B"/>
    <w:rsid w:val="00CE7BB8"/>
    <w:rsid w:val="00CE7DF9"/>
    <w:rsid w:val="00CE7F3E"/>
    <w:rsid w:val="00CF07B2"/>
    <w:rsid w:val="00CF089E"/>
    <w:rsid w:val="00CF0A9A"/>
    <w:rsid w:val="00CF11A8"/>
    <w:rsid w:val="00CF161A"/>
    <w:rsid w:val="00CF2B9B"/>
    <w:rsid w:val="00CF3F51"/>
    <w:rsid w:val="00CF4442"/>
    <w:rsid w:val="00CF5892"/>
    <w:rsid w:val="00CF5AD5"/>
    <w:rsid w:val="00CF6280"/>
    <w:rsid w:val="00CF6759"/>
    <w:rsid w:val="00CF68FC"/>
    <w:rsid w:val="00CF6C50"/>
    <w:rsid w:val="00CF6D70"/>
    <w:rsid w:val="00CF718E"/>
    <w:rsid w:val="00CF768A"/>
    <w:rsid w:val="00CF78E1"/>
    <w:rsid w:val="00CF7AA9"/>
    <w:rsid w:val="00CF7E05"/>
    <w:rsid w:val="00D00070"/>
    <w:rsid w:val="00D00340"/>
    <w:rsid w:val="00D0035B"/>
    <w:rsid w:val="00D005CD"/>
    <w:rsid w:val="00D00FBD"/>
    <w:rsid w:val="00D01742"/>
    <w:rsid w:val="00D01991"/>
    <w:rsid w:val="00D02494"/>
    <w:rsid w:val="00D0250A"/>
    <w:rsid w:val="00D025E4"/>
    <w:rsid w:val="00D02950"/>
    <w:rsid w:val="00D029AE"/>
    <w:rsid w:val="00D033D3"/>
    <w:rsid w:val="00D035F2"/>
    <w:rsid w:val="00D03C22"/>
    <w:rsid w:val="00D05D0A"/>
    <w:rsid w:val="00D05E90"/>
    <w:rsid w:val="00D06481"/>
    <w:rsid w:val="00D0653E"/>
    <w:rsid w:val="00D0684A"/>
    <w:rsid w:val="00D068E6"/>
    <w:rsid w:val="00D073B6"/>
    <w:rsid w:val="00D07CA7"/>
    <w:rsid w:val="00D10503"/>
    <w:rsid w:val="00D1094A"/>
    <w:rsid w:val="00D10CF8"/>
    <w:rsid w:val="00D10E4F"/>
    <w:rsid w:val="00D11EF7"/>
    <w:rsid w:val="00D11FD1"/>
    <w:rsid w:val="00D123AE"/>
    <w:rsid w:val="00D134EB"/>
    <w:rsid w:val="00D13D08"/>
    <w:rsid w:val="00D14006"/>
    <w:rsid w:val="00D14326"/>
    <w:rsid w:val="00D14AFE"/>
    <w:rsid w:val="00D14D0B"/>
    <w:rsid w:val="00D14D52"/>
    <w:rsid w:val="00D16E27"/>
    <w:rsid w:val="00D17AB3"/>
    <w:rsid w:val="00D17BE9"/>
    <w:rsid w:val="00D17C2C"/>
    <w:rsid w:val="00D22A9F"/>
    <w:rsid w:val="00D22C76"/>
    <w:rsid w:val="00D23259"/>
    <w:rsid w:val="00D23502"/>
    <w:rsid w:val="00D23AA7"/>
    <w:rsid w:val="00D23C63"/>
    <w:rsid w:val="00D2458A"/>
    <w:rsid w:val="00D25135"/>
    <w:rsid w:val="00D2623B"/>
    <w:rsid w:val="00D266E8"/>
    <w:rsid w:val="00D27157"/>
    <w:rsid w:val="00D27A7E"/>
    <w:rsid w:val="00D30094"/>
    <w:rsid w:val="00D304BB"/>
    <w:rsid w:val="00D305BA"/>
    <w:rsid w:val="00D308A7"/>
    <w:rsid w:val="00D30E7E"/>
    <w:rsid w:val="00D3107A"/>
    <w:rsid w:val="00D3121C"/>
    <w:rsid w:val="00D3123B"/>
    <w:rsid w:val="00D31D0D"/>
    <w:rsid w:val="00D3257F"/>
    <w:rsid w:val="00D327E2"/>
    <w:rsid w:val="00D32F79"/>
    <w:rsid w:val="00D3330D"/>
    <w:rsid w:val="00D33A1F"/>
    <w:rsid w:val="00D34982"/>
    <w:rsid w:val="00D34E95"/>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A08"/>
    <w:rsid w:val="00D435B0"/>
    <w:rsid w:val="00D43692"/>
    <w:rsid w:val="00D440F7"/>
    <w:rsid w:val="00D4449B"/>
    <w:rsid w:val="00D44844"/>
    <w:rsid w:val="00D44CA8"/>
    <w:rsid w:val="00D45046"/>
    <w:rsid w:val="00D459A3"/>
    <w:rsid w:val="00D45BCE"/>
    <w:rsid w:val="00D465C6"/>
    <w:rsid w:val="00D472A2"/>
    <w:rsid w:val="00D47862"/>
    <w:rsid w:val="00D47D63"/>
    <w:rsid w:val="00D50095"/>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31F"/>
    <w:rsid w:val="00D569E2"/>
    <w:rsid w:val="00D56B1B"/>
    <w:rsid w:val="00D56E73"/>
    <w:rsid w:val="00D57D67"/>
    <w:rsid w:val="00D60142"/>
    <w:rsid w:val="00D60384"/>
    <w:rsid w:val="00D6087A"/>
    <w:rsid w:val="00D60E96"/>
    <w:rsid w:val="00D6171C"/>
    <w:rsid w:val="00D61869"/>
    <w:rsid w:val="00D623C9"/>
    <w:rsid w:val="00D624EC"/>
    <w:rsid w:val="00D62596"/>
    <w:rsid w:val="00D627BC"/>
    <w:rsid w:val="00D62866"/>
    <w:rsid w:val="00D63B7F"/>
    <w:rsid w:val="00D644B6"/>
    <w:rsid w:val="00D648C3"/>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1110"/>
    <w:rsid w:val="00D7211A"/>
    <w:rsid w:val="00D73811"/>
    <w:rsid w:val="00D73CEC"/>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A87"/>
    <w:rsid w:val="00D83B8F"/>
    <w:rsid w:val="00D83EE6"/>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32E2"/>
    <w:rsid w:val="00D93770"/>
    <w:rsid w:val="00D94B00"/>
    <w:rsid w:val="00D95242"/>
    <w:rsid w:val="00D95E09"/>
    <w:rsid w:val="00D95FAB"/>
    <w:rsid w:val="00D965C6"/>
    <w:rsid w:val="00D96D5D"/>
    <w:rsid w:val="00D96EE0"/>
    <w:rsid w:val="00DA086C"/>
    <w:rsid w:val="00DA0CC1"/>
    <w:rsid w:val="00DA0E49"/>
    <w:rsid w:val="00DA104A"/>
    <w:rsid w:val="00DA1C60"/>
    <w:rsid w:val="00DA1E2B"/>
    <w:rsid w:val="00DA261C"/>
    <w:rsid w:val="00DA27AE"/>
    <w:rsid w:val="00DA3981"/>
    <w:rsid w:val="00DA5595"/>
    <w:rsid w:val="00DA61E9"/>
    <w:rsid w:val="00DA6921"/>
    <w:rsid w:val="00DA71C7"/>
    <w:rsid w:val="00DA7649"/>
    <w:rsid w:val="00DA7B3F"/>
    <w:rsid w:val="00DA7CE8"/>
    <w:rsid w:val="00DA7F08"/>
    <w:rsid w:val="00DA7FBE"/>
    <w:rsid w:val="00DB0C7F"/>
    <w:rsid w:val="00DB0E26"/>
    <w:rsid w:val="00DB0FCD"/>
    <w:rsid w:val="00DB1AF2"/>
    <w:rsid w:val="00DB1FFC"/>
    <w:rsid w:val="00DB2003"/>
    <w:rsid w:val="00DB273C"/>
    <w:rsid w:val="00DB2F47"/>
    <w:rsid w:val="00DB30DB"/>
    <w:rsid w:val="00DB3E74"/>
    <w:rsid w:val="00DB4A28"/>
    <w:rsid w:val="00DB4E6C"/>
    <w:rsid w:val="00DB5336"/>
    <w:rsid w:val="00DB540F"/>
    <w:rsid w:val="00DB5717"/>
    <w:rsid w:val="00DB67D6"/>
    <w:rsid w:val="00DB7439"/>
    <w:rsid w:val="00DB7901"/>
    <w:rsid w:val="00DB7F86"/>
    <w:rsid w:val="00DC0164"/>
    <w:rsid w:val="00DC024C"/>
    <w:rsid w:val="00DC03A3"/>
    <w:rsid w:val="00DC0AEF"/>
    <w:rsid w:val="00DC1D63"/>
    <w:rsid w:val="00DC27BE"/>
    <w:rsid w:val="00DC2BAB"/>
    <w:rsid w:val="00DC2CA2"/>
    <w:rsid w:val="00DC2F33"/>
    <w:rsid w:val="00DC371D"/>
    <w:rsid w:val="00DC392C"/>
    <w:rsid w:val="00DC3CF1"/>
    <w:rsid w:val="00DC4781"/>
    <w:rsid w:val="00DC4938"/>
    <w:rsid w:val="00DC5A6E"/>
    <w:rsid w:val="00DC5D55"/>
    <w:rsid w:val="00DD006B"/>
    <w:rsid w:val="00DD02F9"/>
    <w:rsid w:val="00DD0B11"/>
    <w:rsid w:val="00DD0C0B"/>
    <w:rsid w:val="00DD0F5B"/>
    <w:rsid w:val="00DD14D0"/>
    <w:rsid w:val="00DD159F"/>
    <w:rsid w:val="00DD165A"/>
    <w:rsid w:val="00DD1887"/>
    <w:rsid w:val="00DD18F5"/>
    <w:rsid w:val="00DD19EB"/>
    <w:rsid w:val="00DD1BA6"/>
    <w:rsid w:val="00DD293A"/>
    <w:rsid w:val="00DD2CD8"/>
    <w:rsid w:val="00DD31F2"/>
    <w:rsid w:val="00DD3404"/>
    <w:rsid w:val="00DD3619"/>
    <w:rsid w:val="00DD3FB3"/>
    <w:rsid w:val="00DD42C2"/>
    <w:rsid w:val="00DD4EB4"/>
    <w:rsid w:val="00DD5167"/>
    <w:rsid w:val="00DD5410"/>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BC0"/>
    <w:rsid w:val="00DE1E97"/>
    <w:rsid w:val="00DE21F4"/>
    <w:rsid w:val="00DE26CC"/>
    <w:rsid w:val="00DE3F1A"/>
    <w:rsid w:val="00DE47C6"/>
    <w:rsid w:val="00DE4B59"/>
    <w:rsid w:val="00DE5187"/>
    <w:rsid w:val="00DE59DF"/>
    <w:rsid w:val="00DE5EF6"/>
    <w:rsid w:val="00DE7158"/>
    <w:rsid w:val="00DF0043"/>
    <w:rsid w:val="00DF035F"/>
    <w:rsid w:val="00DF0641"/>
    <w:rsid w:val="00DF141B"/>
    <w:rsid w:val="00DF1422"/>
    <w:rsid w:val="00DF1763"/>
    <w:rsid w:val="00DF1D61"/>
    <w:rsid w:val="00DF1FBF"/>
    <w:rsid w:val="00DF2142"/>
    <w:rsid w:val="00DF2A78"/>
    <w:rsid w:val="00DF3952"/>
    <w:rsid w:val="00DF3A5E"/>
    <w:rsid w:val="00DF4061"/>
    <w:rsid w:val="00DF4434"/>
    <w:rsid w:val="00DF4A4C"/>
    <w:rsid w:val="00DF4C4E"/>
    <w:rsid w:val="00DF57D0"/>
    <w:rsid w:val="00DF57FA"/>
    <w:rsid w:val="00DF5D15"/>
    <w:rsid w:val="00DF5D39"/>
    <w:rsid w:val="00DF5FC4"/>
    <w:rsid w:val="00DF60A3"/>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068D7"/>
    <w:rsid w:val="00E07DC1"/>
    <w:rsid w:val="00E1004D"/>
    <w:rsid w:val="00E102D9"/>
    <w:rsid w:val="00E107EA"/>
    <w:rsid w:val="00E10E24"/>
    <w:rsid w:val="00E10EB9"/>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14D0"/>
    <w:rsid w:val="00E222C9"/>
    <w:rsid w:val="00E22B2C"/>
    <w:rsid w:val="00E230FE"/>
    <w:rsid w:val="00E24074"/>
    <w:rsid w:val="00E24F54"/>
    <w:rsid w:val="00E24F6F"/>
    <w:rsid w:val="00E25A7A"/>
    <w:rsid w:val="00E25AF4"/>
    <w:rsid w:val="00E25B63"/>
    <w:rsid w:val="00E25FDA"/>
    <w:rsid w:val="00E26500"/>
    <w:rsid w:val="00E2673A"/>
    <w:rsid w:val="00E27561"/>
    <w:rsid w:val="00E27D31"/>
    <w:rsid w:val="00E30065"/>
    <w:rsid w:val="00E301EA"/>
    <w:rsid w:val="00E30CCB"/>
    <w:rsid w:val="00E3112D"/>
    <w:rsid w:val="00E3186D"/>
    <w:rsid w:val="00E33FBE"/>
    <w:rsid w:val="00E34099"/>
    <w:rsid w:val="00E34556"/>
    <w:rsid w:val="00E347F9"/>
    <w:rsid w:val="00E34AD8"/>
    <w:rsid w:val="00E356F4"/>
    <w:rsid w:val="00E358ED"/>
    <w:rsid w:val="00E35BDD"/>
    <w:rsid w:val="00E35CB4"/>
    <w:rsid w:val="00E35CF1"/>
    <w:rsid w:val="00E36295"/>
    <w:rsid w:val="00E36406"/>
    <w:rsid w:val="00E369FE"/>
    <w:rsid w:val="00E36AC2"/>
    <w:rsid w:val="00E36C75"/>
    <w:rsid w:val="00E36D6B"/>
    <w:rsid w:val="00E4066D"/>
    <w:rsid w:val="00E406A2"/>
    <w:rsid w:val="00E414E8"/>
    <w:rsid w:val="00E419BE"/>
    <w:rsid w:val="00E41B2E"/>
    <w:rsid w:val="00E41FF6"/>
    <w:rsid w:val="00E42FAA"/>
    <w:rsid w:val="00E43D02"/>
    <w:rsid w:val="00E43E3B"/>
    <w:rsid w:val="00E43EDA"/>
    <w:rsid w:val="00E441AA"/>
    <w:rsid w:val="00E44666"/>
    <w:rsid w:val="00E44B3F"/>
    <w:rsid w:val="00E44C75"/>
    <w:rsid w:val="00E44D04"/>
    <w:rsid w:val="00E4570E"/>
    <w:rsid w:val="00E459A1"/>
    <w:rsid w:val="00E46002"/>
    <w:rsid w:val="00E4617F"/>
    <w:rsid w:val="00E47015"/>
    <w:rsid w:val="00E47AA2"/>
    <w:rsid w:val="00E47C9A"/>
    <w:rsid w:val="00E5034E"/>
    <w:rsid w:val="00E503E2"/>
    <w:rsid w:val="00E513B4"/>
    <w:rsid w:val="00E51913"/>
    <w:rsid w:val="00E53473"/>
    <w:rsid w:val="00E53844"/>
    <w:rsid w:val="00E53D03"/>
    <w:rsid w:val="00E5453D"/>
    <w:rsid w:val="00E549E8"/>
    <w:rsid w:val="00E54A8B"/>
    <w:rsid w:val="00E54C08"/>
    <w:rsid w:val="00E54E32"/>
    <w:rsid w:val="00E552E9"/>
    <w:rsid w:val="00E55B8F"/>
    <w:rsid w:val="00E56185"/>
    <w:rsid w:val="00E56486"/>
    <w:rsid w:val="00E568DC"/>
    <w:rsid w:val="00E56E3C"/>
    <w:rsid w:val="00E5799C"/>
    <w:rsid w:val="00E60DC8"/>
    <w:rsid w:val="00E60DD2"/>
    <w:rsid w:val="00E61AE2"/>
    <w:rsid w:val="00E62813"/>
    <w:rsid w:val="00E62A3C"/>
    <w:rsid w:val="00E63CDE"/>
    <w:rsid w:val="00E64CAD"/>
    <w:rsid w:val="00E65575"/>
    <w:rsid w:val="00E6568D"/>
    <w:rsid w:val="00E659F7"/>
    <w:rsid w:val="00E6734A"/>
    <w:rsid w:val="00E67633"/>
    <w:rsid w:val="00E7040F"/>
    <w:rsid w:val="00E718FD"/>
    <w:rsid w:val="00E719A7"/>
    <w:rsid w:val="00E72308"/>
    <w:rsid w:val="00E7259E"/>
    <w:rsid w:val="00E728E7"/>
    <w:rsid w:val="00E735E4"/>
    <w:rsid w:val="00E738CD"/>
    <w:rsid w:val="00E743F9"/>
    <w:rsid w:val="00E74763"/>
    <w:rsid w:val="00E75651"/>
    <w:rsid w:val="00E760CF"/>
    <w:rsid w:val="00E7627A"/>
    <w:rsid w:val="00E76733"/>
    <w:rsid w:val="00E76B08"/>
    <w:rsid w:val="00E770A0"/>
    <w:rsid w:val="00E77364"/>
    <w:rsid w:val="00E773D4"/>
    <w:rsid w:val="00E7795C"/>
    <w:rsid w:val="00E77CB7"/>
    <w:rsid w:val="00E802F6"/>
    <w:rsid w:val="00E807C3"/>
    <w:rsid w:val="00E809D5"/>
    <w:rsid w:val="00E80AD9"/>
    <w:rsid w:val="00E80EBC"/>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F80"/>
    <w:rsid w:val="00E9443A"/>
    <w:rsid w:val="00E95289"/>
    <w:rsid w:val="00E960E3"/>
    <w:rsid w:val="00E96C6A"/>
    <w:rsid w:val="00E9726B"/>
    <w:rsid w:val="00E975D7"/>
    <w:rsid w:val="00E97803"/>
    <w:rsid w:val="00E97ADC"/>
    <w:rsid w:val="00EA05C5"/>
    <w:rsid w:val="00EA0F14"/>
    <w:rsid w:val="00EA1076"/>
    <w:rsid w:val="00EA110E"/>
    <w:rsid w:val="00EA14AE"/>
    <w:rsid w:val="00EA1860"/>
    <w:rsid w:val="00EA18DA"/>
    <w:rsid w:val="00EA1A1A"/>
    <w:rsid w:val="00EA1E9E"/>
    <w:rsid w:val="00EA2358"/>
    <w:rsid w:val="00EA23DC"/>
    <w:rsid w:val="00EA2624"/>
    <w:rsid w:val="00EA31A5"/>
    <w:rsid w:val="00EA3BD7"/>
    <w:rsid w:val="00EA4B9A"/>
    <w:rsid w:val="00EA53EE"/>
    <w:rsid w:val="00EA654D"/>
    <w:rsid w:val="00EA6978"/>
    <w:rsid w:val="00EA6FA6"/>
    <w:rsid w:val="00EA73D0"/>
    <w:rsid w:val="00EA768A"/>
    <w:rsid w:val="00EA77DC"/>
    <w:rsid w:val="00EA7C16"/>
    <w:rsid w:val="00EB0787"/>
    <w:rsid w:val="00EB0CB8"/>
    <w:rsid w:val="00EB11DF"/>
    <w:rsid w:val="00EB15CE"/>
    <w:rsid w:val="00EB271F"/>
    <w:rsid w:val="00EB3559"/>
    <w:rsid w:val="00EB419F"/>
    <w:rsid w:val="00EB4926"/>
    <w:rsid w:val="00EB4CD2"/>
    <w:rsid w:val="00EB5732"/>
    <w:rsid w:val="00EB62EE"/>
    <w:rsid w:val="00EB6B92"/>
    <w:rsid w:val="00EB6DCB"/>
    <w:rsid w:val="00EB77A6"/>
    <w:rsid w:val="00EB79D1"/>
    <w:rsid w:val="00EC074E"/>
    <w:rsid w:val="00EC1D58"/>
    <w:rsid w:val="00EC2B54"/>
    <w:rsid w:val="00EC2E2B"/>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14CE"/>
    <w:rsid w:val="00ED197E"/>
    <w:rsid w:val="00ED20E6"/>
    <w:rsid w:val="00ED2400"/>
    <w:rsid w:val="00ED2D80"/>
    <w:rsid w:val="00ED3288"/>
    <w:rsid w:val="00ED3750"/>
    <w:rsid w:val="00ED3E28"/>
    <w:rsid w:val="00ED47A3"/>
    <w:rsid w:val="00ED4AC9"/>
    <w:rsid w:val="00ED5209"/>
    <w:rsid w:val="00ED5291"/>
    <w:rsid w:val="00ED5AEE"/>
    <w:rsid w:val="00ED5D38"/>
    <w:rsid w:val="00ED6CDD"/>
    <w:rsid w:val="00ED7524"/>
    <w:rsid w:val="00ED78D6"/>
    <w:rsid w:val="00ED7923"/>
    <w:rsid w:val="00ED7BA3"/>
    <w:rsid w:val="00EE2803"/>
    <w:rsid w:val="00EE2C9E"/>
    <w:rsid w:val="00EE3357"/>
    <w:rsid w:val="00EE3E44"/>
    <w:rsid w:val="00EE4D9C"/>
    <w:rsid w:val="00EE52F7"/>
    <w:rsid w:val="00EE536C"/>
    <w:rsid w:val="00EE5692"/>
    <w:rsid w:val="00EE5693"/>
    <w:rsid w:val="00EE5F1B"/>
    <w:rsid w:val="00EE6569"/>
    <w:rsid w:val="00EE6CAB"/>
    <w:rsid w:val="00EE763E"/>
    <w:rsid w:val="00EE7B88"/>
    <w:rsid w:val="00EE7C11"/>
    <w:rsid w:val="00EF1892"/>
    <w:rsid w:val="00EF18C8"/>
    <w:rsid w:val="00EF1974"/>
    <w:rsid w:val="00EF1A17"/>
    <w:rsid w:val="00EF1A5C"/>
    <w:rsid w:val="00EF3600"/>
    <w:rsid w:val="00EF39C2"/>
    <w:rsid w:val="00EF3AF5"/>
    <w:rsid w:val="00EF455A"/>
    <w:rsid w:val="00EF4DB8"/>
    <w:rsid w:val="00EF4ECA"/>
    <w:rsid w:val="00EF4ED8"/>
    <w:rsid w:val="00EF4F52"/>
    <w:rsid w:val="00EF5391"/>
    <w:rsid w:val="00EF6A41"/>
    <w:rsid w:val="00EF6B83"/>
    <w:rsid w:val="00EF7F51"/>
    <w:rsid w:val="00F004A5"/>
    <w:rsid w:val="00F00F81"/>
    <w:rsid w:val="00F01139"/>
    <w:rsid w:val="00F01165"/>
    <w:rsid w:val="00F01B9D"/>
    <w:rsid w:val="00F01BBE"/>
    <w:rsid w:val="00F02311"/>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10509"/>
    <w:rsid w:val="00F10C72"/>
    <w:rsid w:val="00F11229"/>
    <w:rsid w:val="00F11956"/>
    <w:rsid w:val="00F12A12"/>
    <w:rsid w:val="00F12BB7"/>
    <w:rsid w:val="00F13099"/>
    <w:rsid w:val="00F144D7"/>
    <w:rsid w:val="00F14546"/>
    <w:rsid w:val="00F14555"/>
    <w:rsid w:val="00F1526F"/>
    <w:rsid w:val="00F152C8"/>
    <w:rsid w:val="00F15958"/>
    <w:rsid w:val="00F16DAF"/>
    <w:rsid w:val="00F17071"/>
    <w:rsid w:val="00F20102"/>
    <w:rsid w:val="00F202F1"/>
    <w:rsid w:val="00F2030E"/>
    <w:rsid w:val="00F2042E"/>
    <w:rsid w:val="00F20C47"/>
    <w:rsid w:val="00F20CCB"/>
    <w:rsid w:val="00F21934"/>
    <w:rsid w:val="00F21C73"/>
    <w:rsid w:val="00F21EEE"/>
    <w:rsid w:val="00F21F3F"/>
    <w:rsid w:val="00F22BC4"/>
    <w:rsid w:val="00F233D7"/>
    <w:rsid w:val="00F241DC"/>
    <w:rsid w:val="00F2421E"/>
    <w:rsid w:val="00F24BA8"/>
    <w:rsid w:val="00F24D33"/>
    <w:rsid w:val="00F25BE8"/>
    <w:rsid w:val="00F262D2"/>
    <w:rsid w:val="00F264E4"/>
    <w:rsid w:val="00F26DE5"/>
    <w:rsid w:val="00F274A7"/>
    <w:rsid w:val="00F27DF1"/>
    <w:rsid w:val="00F3001B"/>
    <w:rsid w:val="00F3035F"/>
    <w:rsid w:val="00F305FA"/>
    <w:rsid w:val="00F30B22"/>
    <w:rsid w:val="00F311AF"/>
    <w:rsid w:val="00F31341"/>
    <w:rsid w:val="00F31BC1"/>
    <w:rsid w:val="00F32ACC"/>
    <w:rsid w:val="00F3373C"/>
    <w:rsid w:val="00F3405A"/>
    <w:rsid w:val="00F34531"/>
    <w:rsid w:val="00F359A8"/>
    <w:rsid w:val="00F3630B"/>
    <w:rsid w:val="00F3649F"/>
    <w:rsid w:val="00F3664D"/>
    <w:rsid w:val="00F40695"/>
    <w:rsid w:val="00F40716"/>
    <w:rsid w:val="00F40ACC"/>
    <w:rsid w:val="00F40DA8"/>
    <w:rsid w:val="00F41645"/>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253F"/>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FF9"/>
    <w:rsid w:val="00F64B33"/>
    <w:rsid w:val="00F6514B"/>
    <w:rsid w:val="00F66100"/>
    <w:rsid w:val="00F66103"/>
    <w:rsid w:val="00F6621D"/>
    <w:rsid w:val="00F6646E"/>
    <w:rsid w:val="00F66B2A"/>
    <w:rsid w:val="00F66E95"/>
    <w:rsid w:val="00F6726D"/>
    <w:rsid w:val="00F6763C"/>
    <w:rsid w:val="00F70E99"/>
    <w:rsid w:val="00F71206"/>
    <w:rsid w:val="00F71B7B"/>
    <w:rsid w:val="00F71BB7"/>
    <w:rsid w:val="00F71C91"/>
    <w:rsid w:val="00F7243F"/>
    <w:rsid w:val="00F739A0"/>
    <w:rsid w:val="00F73E43"/>
    <w:rsid w:val="00F74A1A"/>
    <w:rsid w:val="00F7570A"/>
    <w:rsid w:val="00F7633F"/>
    <w:rsid w:val="00F76835"/>
    <w:rsid w:val="00F76B4C"/>
    <w:rsid w:val="00F770EA"/>
    <w:rsid w:val="00F77CED"/>
    <w:rsid w:val="00F80886"/>
    <w:rsid w:val="00F8213D"/>
    <w:rsid w:val="00F8249C"/>
    <w:rsid w:val="00F829C1"/>
    <w:rsid w:val="00F82A94"/>
    <w:rsid w:val="00F82D6E"/>
    <w:rsid w:val="00F83565"/>
    <w:rsid w:val="00F835EF"/>
    <w:rsid w:val="00F84465"/>
    <w:rsid w:val="00F84657"/>
    <w:rsid w:val="00F85AD4"/>
    <w:rsid w:val="00F85F2A"/>
    <w:rsid w:val="00F8612F"/>
    <w:rsid w:val="00F86633"/>
    <w:rsid w:val="00F86A2E"/>
    <w:rsid w:val="00F8700C"/>
    <w:rsid w:val="00F87A23"/>
    <w:rsid w:val="00F90011"/>
    <w:rsid w:val="00F9037A"/>
    <w:rsid w:val="00F906E2"/>
    <w:rsid w:val="00F917A5"/>
    <w:rsid w:val="00F91D7A"/>
    <w:rsid w:val="00F91E8E"/>
    <w:rsid w:val="00F9247D"/>
    <w:rsid w:val="00F926F4"/>
    <w:rsid w:val="00F92B8B"/>
    <w:rsid w:val="00F92D1C"/>
    <w:rsid w:val="00F92EFA"/>
    <w:rsid w:val="00F93C6E"/>
    <w:rsid w:val="00F93E97"/>
    <w:rsid w:val="00F94812"/>
    <w:rsid w:val="00F956B6"/>
    <w:rsid w:val="00F959F9"/>
    <w:rsid w:val="00F95EDB"/>
    <w:rsid w:val="00F961A5"/>
    <w:rsid w:val="00F961E7"/>
    <w:rsid w:val="00F97004"/>
    <w:rsid w:val="00F979F4"/>
    <w:rsid w:val="00F97E58"/>
    <w:rsid w:val="00FA0A61"/>
    <w:rsid w:val="00FA0FBA"/>
    <w:rsid w:val="00FA1A6F"/>
    <w:rsid w:val="00FA1E32"/>
    <w:rsid w:val="00FA2187"/>
    <w:rsid w:val="00FA256D"/>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253E"/>
    <w:rsid w:val="00FB2F09"/>
    <w:rsid w:val="00FB30F0"/>
    <w:rsid w:val="00FB333F"/>
    <w:rsid w:val="00FB354A"/>
    <w:rsid w:val="00FB400B"/>
    <w:rsid w:val="00FB42C6"/>
    <w:rsid w:val="00FB45B6"/>
    <w:rsid w:val="00FB46A6"/>
    <w:rsid w:val="00FB471F"/>
    <w:rsid w:val="00FB4FC4"/>
    <w:rsid w:val="00FB51BB"/>
    <w:rsid w:val="00FB5302"/>
    <w:rsid w:val="00FB5594"/>
    <w:rsid w:val="00FB5640"/>
    <w:rsid w:val="00FB60E5"/>
    <w:rsid w:val="00FB6294"/>
    <w:rsid w:val="00FB63E4"/>
    <w:rsid w:val="00FB6BE4"/>
    <w:rsid w:val="00FB6E84"/>
    <w:rsid w:val="00FB758E"/>
    <w:rsid w:val="00FB79B7"/>
    <w:rsid w:val="00FB7AA1"/>
    <w:rsid w:val="00FB7AAB"/>
    <w:rsid w:val="00FB7BD0"/>
    <w:rsid w:val="00FC00E5"/>
    <w:rsid w:val="00FC0B53"/>
    <w:rsid w:val="00FC0BE5"/>
    <w:rsid w:val="00FC0E9C"/>
    <w:rsid w:val="00FC1385"/>
    <w:rsid w:val="00FC158D"/>
    <w:rsid w:val="00FC18AB"/>
    <w:rsid w:val="00FC1DA1"/>
    <w:rsid w:val="00FC248E"/>
    <w:rsid w:val="00FC2DDA"/>
    <w:rsid w:val="00FC3C48"/>
    <w:rsid w:val="00FC465C"/>
    <w:rsid w:val="00FC498F"/>
    <w:rsid w:val="00FC4BD4"/>
    <w:rsid w:val="00FC5DF5"/>
    <w:rsid w:val="00FC5ECF"/>
    <w:rsid w:val="00FC65DA"/>
    <w:rsid w:val="00FC699D"/>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2EBF"/>
    <w:rsid w:val="00FD3145"/>
    <w:rsid w:val="00FD4331"/>
    <w:rsid w:val="00FD44D0"/>
    <w:rsid w:val="00FD4B67"/>
    <w:rsid w:val="00FD4DE6"/>
    <w:rsid w:val="00FD7A5E"/>
    <w:rsid w:val="00FE0136"/>
    <w:rsid w:val="00FE061E"/>
    <w:rsid w:val="00FE096E"/>
    <w:rsid w:val="00FE0CD3"/>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5FCB"/>
    <w:rsid w:val="00FE602E"/>
    <w:rsid w:val="00FE64B2"/>
    <w:rsid w:val="00FE64FA"/>
    <w:rsid w:val="00FE6A8A"/>
    <w:rsid w:val="00FE6C13"/>
    <w:rsid w:val="00FE6EFC"/>
    <w:rsid w:val="00FE79B8"/>
    <w:rsid w:val="00FE7CE1"/>
    <w:rsid w:val="00FE7F78"/>
    <w:rsid w:val="00FF0A30"/>
    <w:rsid w:val="00FF0B05"/>
    <w:rsid w:val="00FF1017"/>
    <w:rsid w:val="00FF1BB8"/>
    <w:rsid w:val="00FF1CF5"/>
    <w:rsid w:val="00FF30BA"/>
    <w:rsid w:val="00FF3316"/>
    <w:rsid w:val="00FF336B"/>
    <w:rsid w:val="00FF36AB"/>
    <w:rsid w:val="00FF3750"/>
    <w:rsid w:val="00FF3B34"/>
    <w:rsid w:val="00FF488A"/>
    <w:rsid w:val="00FF4A9C"/>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9</TotalTime>
  <Pages>83</Pages>
  <Words>41033</Words>
  <Characters>233894</Characters>
  <Application>Microsoft Office Word</Application>
  <DocSecurity>0</DocSecurity>
  <Lines>1949</Lines>
  <Paragraphs>5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827</cp:revision>
  <cp:lastPrinted>2021-07-11T04:21:00Z</cp:lastPrinted>
  <dcterms:created xsi:type="dcterms:W3CDTF">2021-03-18T07:48:00Z</dcterms:created>
  <dcterms:modified xsi:type="dcterms:W3CDTF">2021-07-15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